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D06B51" w14:textId="7CFB09B7" w:rsidR="001274A2" w:rsidRPr="001274A2" w:rsidRDefault="001274A2" w:rsidP="001274A2">
      <w:pPr>
        <w:pStyle w:val="Title"/>
        <w:jc w:val="center"/>
      </w:pPr>
      <w:r w:rsidRPr="001274A2">
        <w:t>TOOLS</w:t>
      </w:r>
    </w:p>
    <w:p w14:paraId="42FC5A9E" w14:textId="67EE38D0" w:rsidR="00CF3809" w:rsidRDefault="00CF3809" w:rsidP="00BA36BB">
      <w:pPr>
        <w:pStyle w:val="Heading1"/>
      </w:pPr>
      <w:r>
        <w:t>BWA</w:t>
      </w:r>
    </w:p>
    <w:p w14:paraId="39066A4A" w14:textId="77777777" w:rsidR="00CF3809" w:rsidRDefault="00CF3809" w:rsidP="00CF3809"/>
    <w:p w14:paraId="36136534" w14:textId="699C667A" w:rsidR="00CF3809" w:rsidRDefault="00CF3809" w:rsidP="00CF3809">
      <w:pPr>
        <w:pBdr>
          <w:top w:val="single" w:sz="4" w:space="1" w:color="auto"/>
          <w:left w:val="single" w:sz="4" w:space="4" w:color="auto"/>
          <w:bottom w:val="single" w:sz="4" w:space="1" w:color="auto"/>
          <w:right w:val="single" w:sz="4" w:space="4" w:color="auto"/>
        </w:pBdr>
      </w:pPr>
      <w:proofErr w:type="gramStart"/>
      <w:r>
        <w:t>read</w:t>
      </w:r>
      <w:proofErr w:type="gramEnd"/>
      <w:r>
        <w:t>_group_info="</w:t>
      </w:r>
      <w:r w:rsidRPr="00CF3809">
        <w:t>@RG\tID:group1\tSM:sample1\tPL:illumina\tLB:lib1\tPU:unit1</w:t>
      </w:r>
      <w:r>
        <w:t>"</w:t>
      </w:r>
    </w:p>
    <w:p w14:paraId="462873D9" w14:textId="3DBA7B27" w:rsidR="00CF3809" w:rsidRPr="00CF3809" w:rsidRDefault="00CF3809" w:rsidP="00CF3809">
      <w:pPr>
        <w:pBdr>
          <w:top w:val="single" w:sz="4" w:space="1" w:color="auto"/>
          <w:left w:val="single" w:sz="4" w:space="4" w:color="auto"/>
          <w:bottom w:val="single" w:sz="4" w:space="1" w:color="auto"/>
          <w:right w:val="single" w:sz="4" w:space="4" w:color="auto"/>
        </w:pBdr>
      </w:pPr>
      <w:proofErr w:type="spellStart"/>
      <w:proofErr w:type="gramStart"/>
      <w:r w:rsidRPr="00CF3809">
        <w:t>bwa</w:t>
      </w:r>
      <w:proofErr w:type="spellEnd"/>
      <w:proofErr w:type="gramEnd"/>
      <w:r w:rsidRPr="00CF3809">
        <w:t xml:space="preserve"> </w:t>
      </w:r>
      <w:proofErr w:type="spellStart"/>
      <w:r w:rsidRPr="00CF3809">
        <w:t>mem</w:t>
      </w:r>
      <w:proofErr w:type="spellEnd"/>
      <w:r w:rsidRPr="00CF3809">
        <w:t xml:space="preserve"> -M -R ’&lt;read group info&gt;’ -p </w:t>
      </w:r>
      <w:proofErr w:type="spellStart"/>
      <w:r w:rsidRPr="00CF3809">
        <w:t>reference.fa</w:t>
      </w:r>
      <w:proofErr w:type="spellEnd"/>
      <w:r w:rsidRPr="00CF3809">
        <w:t xml:space="preserve"> </w:t>
      </w:r>
      <w:proofErr w:type="spellStart"/>
      <w:r w:rsidRPr="00CF3809">
        <w:t>raw_reads.fq</w:t>
      </w:r>
      <w:proofErr w:type="spellEnd"/>
      <w:r w:rsidRPr="00CF3809">
        <w:t xml:space="preserve"> &gt; </w:t>
      </w:r>
      <w:proofErr w:type="spellStart"/>
      <w:r w:rsidRPr="00CF3809">
        <w:t>aligned_reads.sam</w:t>
      </w:r>
      <w:proofErr w:type="spellEnd"/>
      <w:r>
        <w:fldChar w:fldCharType="begin" w:fldLock="1"/>
      </w:r>
      <w:r>
        <w:instrText xml:space="preserve">ADDIN Mendeley Bibliography CSL_BIBLIOGRAPHY </w:instrText>
      </w:r>
      <w:r>
        <w:fldChar w:fldCharType="separate"/>
      </w:r>
      <w:r>
        <w:fldChar w:fldCharType="end"/>
      </w:r>
    </w:p>
    <w:p w14:paraId="6CA680CB" w14:textId="3ED8CB65" w:rsidR="008201CB" w:rsidRPr="008201CB" w:rsidRDefault="008201CB" w:rsidP="005C27C5">
      <w:pPr>
        <w:pStyle w:val="ListBullet"/>
        <w:rPr>
          <w:b/>
        </w:rPr>
      </w:pPr>
      <w:r>
        <w:t>Help:</w:t>
      </w:r>
      <w:bookmarkStart w:id="0" w:name="_GoBack"/>
      <w:bookmarkEnd w:id="0"/>
      <w:r>
        <w:t xml:space="preserve"> </w:t>
      </w:r>
      <w:hyperlink r:id="rId6" w:history="1">
        <w:r w:rsidRPr="008201CB">
          <w:rPr>
            <w:rStyle w:val="Hyperlink"/>
          </w:rPr>
          <w:t>here</w:t>
        </w:r>
      </w:hyperlink>
      <w:r>
        <w:t xml:space="preserve">. </w:t>
      </w:r>
    </w:p>
    <w:p w14:paraId="76141C3E" w14:textId="48F7C246" w:rsidR="005C27C5" w:rsidRPr="005C27C5" w:rsidRDefault="005C27C5" w:rsidP="005C27C5">
      <w:pPr>
        <w:pStyle w:val="ListBullet"/>
        <w:rPr>
          <w:b/>
        </w:rPr>
      </w:pPr>
      <w:r>
        <w:t xml:space="preserve">Run BWA over a directory: </w:t>
      </w:r>
      <w:r w:rsidRPr="005C27C5">
        <w:rPr>
          <w:b/>
        </w:rPr>
        <w:t>run_bwa_single_end.sh</w:t>
      </w:r>
    </w:p>
    <w:p w14:paraId="217EB63C" w14:textId="42A335FD" w:rsidR="00BA36BB" w:rsidRDefault="00BA36BB" w:rsidP="00BA36BB">
      <w:pPr>
        <w:pStyle w:val="Heading1"/>
      </w:pPr>
      <w:r>
        <w:t>STAR</w:t>
      </w:r>
    </w:p>
    <w:p w14:paraId="1521D891" w14:textId="77777777" w:rsidR="00BA36BB" w:rsidRDefault="00BA36BB" w:rsidP="00BA36BB">
      <w:pPr>
        <w:pStyle w:val="Heading2"/>
      </w:pPr>
      <w:r>
        <w:t xml:space="preserve">Generate STAR genome index </w:t>
      </w:r>
    </w:p>
    <w:p w14:paraId="4E7DF211" w14:textId="77777777" w:rsidR="00BA36BB" w:rsidRDefault="00BA36BB" w:rsidP="00BA36BB">
      <w:r>
        <w:t>TBD</w:t>
      </w:r>
    </w:p>
    <w:p w14:paraId="53209A58" w14:textId="77777777" w:rsidR="00680BD2" w:rsidRDefault="00680BD2" w:rsidP="00BA36BB"/>
    <w:p w14:paraId="24CE16C9" w14:textId="03D12D32" w:rsidR="00680BD2" w:rsidRDefault="00680BD2" w:rsidP="00BA36BB">
      <w:r>
        <w:t xml:space="preserve">Two versions of STAR genome: </w:t>
      </w:r>
    </w:p>
    <w:p w14:paraId="0ABF9954" w14:textId="624B9BF0" w:rsidR="00680BD2" w:rsidRDefault="00680BD2" w:rsidP="00680BD2">
      <w:pPr>
        <w:pStyle w:val="ListBullet"/>
      </w:pPr>
      <w:proofErr w:type="spellStart"/>
      <w:proofErr w:type="gramStart"/>
      <w:r>
        <w:t>genecode</w:t>
      </w:r>
      <w:proofErr w:type="spellEnd"/>
      <w:proofErr w:type="gramEnd"/>
      <w:r>
        <w:t xml:space="preserve"> version 14</w:t>
      </w:r>
    </w:p>
    <w:p w14:paraId="4CFC029A" w14:textId="1564F933" w:rsidR="00BA36BB" w:rsidRDefault="00BA36BB" w:rsidP="00BA36BB">
      <w:pPr>
        <w:pBdr>
          <w:top w:val="single" w:sz="4" w:space="1" w:color="auto"/>
          <w:left w:val="single" w:sz="4" w:space="4" w:color="auto"/>
          <w:bottom w:val="single" w:sz="4" w:space="1" w:color="auto"/>
          <w:right w:val="single" w:sz="4" w:space="4" w:color="auto"/>
        </w:pBdr>
      </w:pPr>
      <w:r w:rsidRPr="00CF5B11">
        <w:t>/srv/gs1/projects/montgomery/tnance/genomes/STAR</w:t>
      </w:r>
      <w:r w:rsidR="00680BD2">
        <w:t>/</w:t>
      </w:r>
      <w:r w:rsidR="00680BD2" w:rsidRPr="00680BD2">
        <w:t>hg19_gencode14_overhang99</w:t>
      </w:r>
    </w:p>
    <w:p w14:paraId="7D7BC0B6" w14:textId="2F8CCF90" w:rsidR="00680BD2" w:rsidRDefault="00680BD2" w:rsidP="009C13D1">
      <w:pPr>
        <w:pStyle w:val="ListBullet"/>
      </w:pPr>
      <w:proofErr w:type="spellStart"/>
      <w:proofErr w:type="gramStart"/>
      <w:r>
        <w:t>gencode</w:t>
      </w:r>
      <w:proofErr w:type="spellEnd"/>
      <w:proofErr w:type="gramEnd"/>
      <w:r>
        <w:t xml:space="preserve"> version 21 </w:t>
      </w:r>
    </w:p>
    <w:p w14:paraId="4803935D" w14:textId="77777777" w:rsidR="009C13D1" w:rsidRDefault="009C13D1" w:rsidP="009C13D1">
      <w:pPr>
        <w:pStyle w:val="ListBullet"/>
        <w:numPr>
          <w:ilvl w:val="0"/>
          <w:numId w:val="0"/>
        </w:numPr>
        <w:ind w:left="360" w:hanging="360"/>
      </w:pPr>
    </w:p>
    <w:p w14:paraId="284DFE46" w14:textId="77777777" w:rsidR="00680BD2" w:rsidRDefault="00680BD2" w:rsidP="00BA36BB"/>
    <w:p w14:paraId="49F4393C" w14:textId="77777777" w:rsidR="00BA36BB" w:rsidRDefault="00BA36BB" w:rsidP="00BA36BB">
      <w:r>
        <w:t>More information:</w:t>
      </w:r>
    </w:p>
    <w:p w14:paraId="39448AB0" w14:textId="77777777" w:rsidR="00BA36BB" w:rsidRDefault="00BA36BB" w:rsidP="00BA36BB">
      <w:pPr>
        <w:pStyle w:val="ListBullet"/>
      </w:pPr>
      <w:proofErr w:type="spellStart"/>
      <w:proofErr w:type="gramStart"/>
      <w:r>
        <w:t>sjdbOverhang</w:t>
      </w:r>
      <w:proofErr w:type="spellEnd"/>
      <w:proofErr w:type="gramEnd"/>
      <w:r>
        <w:t xml:space="preserve"> clarification: </w:t>
      </w:r>
      <w:hyperlink r:id="rId7" w:anchor="!topic/rna-star/h9oh10UlvhI" w:history="1">
        <w:r w:rsidRPr="00CF5B11">
          <w:rPr>
            <w:rStyle w:val="Hyperlink"/>
          </w:rPr>
          <w:t>link</w:t>
        </w:r>
      </w:hyperlink>
      <w:r>
        <w:t xml:space="preserve"> </w:t>
      </w:r>
    </w:p>
    <w:p w14:paraId="15895E41" w14:textId="77777777" w:rsidR="00BA36BB" w:rsidRDefault="00BA36BB" w:rsidP="00BA36BB"/>
    <w:p w14:paraId="51F18EB2" w14:textId="77777777" w:rsidR="00BA36BB" w:rsidRDefault="00BA36BB" w:rsidP="00BA36BB">
      <w:pPr>
        <w:pStyle w:val="Heading2"/>
      </w:pPr>
      <w:r>
        <w:t>STAR 1-pass</w:t>
      </w:r>
    </w:p>
    <w:p w14:paraId="3AFC2D83" w14:textId="77777777" w:rsidR="00BA36BB" w:rsidRPr="00CF5B11" w:rsidRDefault="00BA36BB" w:rsidP="00BA36BB">
      <w:pPr>
        <w:pStyle w:val="ListBullet"/>
      </w:pPr>
      <w:r>
        <w:t xml:space="preserve">Use </w:t>
      </w:r>
      <w:r w:rsidRPr="002E0902">
        <w:rPr>
          <w:b/>
        </w:rPr>
        <w:t>run_star.sh</w:t>
      </w:r>
    </w:p>
    <w:p w14:paraId="776AD52D" w14:textId="323DB7CC" w:rsidR="00466471" w:rsidRDefault="00BA36BB">
      <w:r>
        <w:t xml:space="preserve">Currently run_star.sh only supports paired-end alignment. </w:t>
      </w:r>
      <w:r w:rsidR="000575CF">
        <w:t xml:space="preserve">I will add single-end alignment in the future. </w:t>
      </w:r>
    </w:p>
    <w:p w14:paraId="68A7AA77" w14:textId="77777777" w:rsidR="000575CF" w:rsidRDefault="000575CF"/>
    <w:p w14:paraId="03437438" w14:textId="77777777" w:rsidR="000575CF" w:rsidRDefault="000575CF"/>
    <w:p w14:paraId="7E3DFD6A" w14:textId="061BBCEA" w:rsidR="000575CF" w:rsidRDefault="000575CF" w:rsidP="000575CF">
      <w:pPr>
        <w:pStyle w:val="Heading1"/>
      </w:pPr>
      <w:r>
        <w:t xml:space="preserve">Shell Scripting </w:t>
      </w:r>
    </w:p>
    <w:p w14:paraId="2B2FC079" w14:textId="77777777" w:rsidR="000575CF" w:rsidRDefault="000575CF" w:rsidP="000575CF"/>
    <w:p w14:paraId="61F7AA43" w14:textId="77777777" w:rsidR="000575CF" w:rsidRDefault="000575CF" w:rsidP="000575CF">
      <w:pPr>
        <w:pStyle w:val="Heading2"/>
      </w:pPr>
      <w:r>
        <w:t xml:space="preserve">Find </w:t>
      </w:r>
    </w:p>
    <w:p w14:paraId="754BB10A" w14:textId="77777777" w:rsidR="000575CF" w:rsidRDefault="000575CF" w:rsidP="000575CF">
      <w:proofErr w:type="gramStart"/>
      <w:r>
        <w:t>The find command in one of the most versatile tools on Linux.</w:t>
      </w:r>
      <w:proofErr w:type="gramEnd"/>
      <w:r>
        <w:t xml:space="preserve"> </w:t>
      </w:r>
    </w:p>
    <w:p w14:paraId="73D3D1A1" w14:textId="77777777" w:rsidR="000575CF" w:rsidRDefault="000575CF" w:rsidP="000575CF"/>
    <w:p w14:paraId="201DF737" w14:textId="77777777" w:rsidR="000575CF" w:rsidRDefault="000575CF" w:rsidP="000575CF">
      <w:r>
        <w:t xml:space="preserve">To find files larger than 1G under home directory. </w:t>
      </w:r>
    </w:p>
    <w:p w14:paraId="38A1B7D9" w14:textId="77777777" w:rsidR="000575CF" w:rsidRDefault="000575CF" w:rsidP="000575CF"/>
    <w:p w14:paraId="2F16C285" w14:textId="77777777" w:rsidR="000575CF" w:rsidRPr="00E12E71" w:rsidRDefault="000575CF" w:rsidP="000575CF">
      <w:pPr>
        <w:pBdr>
          <w:top w:val="single" w:sz="4" w:space="1" w:color="auto"/>
          <w:left w:val="single" w:sz="4" w:space="4" w:color="auto"/>
          <w:bottom w:val="single" w:sz="4" w:space="1" w:color="auto"/>
          <w:right w:val="single" w:sz="4" w:space="4" w:color="auto"/>
        </w:pBdr>
        <w:rPr>
          <w:i/>
        </w:rPr>
      </w:pPr>
      <w:proofErr w:type="gramStart"/>
      <w:r>
        <w:rPr>
          <w:i/>
        </w:rPr>
        <w:t>find</w:t>
      </w:r>
      <w:proofErr w:type="gramEnd"/>
      <w:r>
        <w:rPr>
          <w:i/>
        </w:rPr>
        <w:t xml:space="preserve"> ~ -type f –size +5G –exec </w:t>
      </w:r>
      <w:proofErr w:type="spellStart"/>
      <w:r>
        <w:rPr>
          <w:i/>
        </w:rPr>
        <w:t>ls</w:t>
      </w:r>
      <w:proofErr w:type="spellEnd"/>
      <w:r>
        <w:rPr>
          <w:i/>
        </w:rPr>
        <w:t xml:space="preserve"> –</w:t>
      </w:r>
      <w:proofErr w:type="spellStart"/>
      <w:r>
        <w:rPr>
          <w:i/>
        </w:rPr>
        <w:t>lh</w:t>
      </w:r>
      <w:proofErr w:type="spellEnd"/>
      <w:r>
        <w:rPr>
          <w:i/>
        </w:rPr>
        <w:t xml:space="preserve"> {} \;</w:t>
      </w:r>
    </w:p>
    <w:p w14:paraId="1731351F" w14:textId="77777777" w:rsidR="000575CF" w:rsidRDefault="000575CF" w:rsidP="000575CF">
      <w:pPr>
        <w:pStyle w:val="Heading2"/>
      </w:pPr>
      <w:r>
        <w:t xml:space="preserve">Variables $ </w:t>
      </w:r>
    </w:p>
    <w:p w14:paraId="55CFA0B4" w14:textId="77777777" w:rsidR="000575CF" w:rsidRDefault="000575CF" w:rsidP="000575CF"/>
    <w:p w14:paraId="19550D4F" w14:textId="77777777" w:rsidR="000575CF" w:rsidRDefault="000575CF" w:rsidP="000575CF">
      <w:proofErr w:type="gramStart"/>
      <w:r>
        <w:t>substitution</w:t>
      </w:r>
      <w:proofErr w:type="gramEnd"/>
    </w:p>
    <w:p w14:paraId="6EEC4319" w14:textId="77777777" w:rsidR="000575CF" w:rsidRPr="00713FD9" w:rsidRDefault="000575CF" w:rsidP="000575CF">
      <w:pPr>
        <w:pBdr>
          <w:top w:val="single" w:sz="4" w:space="1" w:color="auto"/>
          <w:left w:val="single" w:sz="4" w:space="4" w:color="auto"/>
          <w:bottom w:val="single" w:sz="4" w:space="1" w:color="auto"/>
          <w:right w:val="single" w:sz="4" w:space="4" w:color="auto"/>
        </w:pBdr>
      </w:pPr>
      <w:r w:rsidRPr="00713FD9">
        <w:t>${</w:t>
      </w:r>
      <w:proofErr w:type="spellStart"/>
      <w:proofErr w:type="gramStart"/>
      <w:r w:rsidRPr="00713FD9">
        <w:t>var</w:t>
      </w:r>
      <w:proofErr w:type="spellEnd"/>
      <w:proofErr w:type="gramEnd"/>
      <w:r w:rsidRPr="00713FD9">
        <w:t>/&lt;</w:t>
      </w:r>
      <w:proofErr w:type="spellStart"/>
      <w:r w:rsidRPr="00713FD9">
        <w:t>string_to_be_replaced</w:t>
      </w:r>
      <w:proofErr w:type="spellEnd"/>
      <w:r w:rsidRPr="00713FD9">
        <w:t>&gt;/&lt;replacement&gt;}</w:t>
      </w:r>
    </w:p>
    <w:p w14:paraId="78D70725" w14:textId="77777777" w:rsidR="000575CF" w:rsidRDefault="000575CF" w:rsidP="000575CF"/>
    <w:p w14:paraId="6C3A1A63" w14:textId="77777777" w:rsidR="000575CF" w:rsidRDefault="000575CF" w:rsidP="000575CF">
      <w:r>
        <w:t xml:space="preserve">To know more about variable manipulation, click </w:t>
      </w:r>
      <w:hyperlink r:id="rId8" w:history="1">
        <w:r w:rsidRPr="00713FD9">
          <w:rPr>
            <w:rStyle w:val="Hyperlink"/>
          </w:rPr>
          <w:t>here</w:t>
        </w:r>
      </w:hyperlink>
      <w:r>
        <w:t>.</w:t>
      </w:r>
    </w:p>
    <w:p w14:paraId="0C13433A" w14:textId="77777777" w:rsidR="000575CF" w:rsidRDefault="000575CF" w:rsidP="000575CF">
      <w:pPr>
        <w:pStyle w:val="Heading2"/>
      </w:pPr>
      <w:r>
        <w:t xml:space="preserve">Disk Quota </w:t>
      </w:r>
    </w:p>
    <w:p w14:paraId="5A06B3E7" w14:textId="77777777" w:rsidR="000575CF" w:rsidRDefault="000575CF" w:rsidP="000575CF"/>
    <w:p w14:paraId="4E3088B9" w14:textId="77777777" w:rsidR="000575CF" w:rsidRDefault="000575CF" w:rsidP="000575CF">
      <w:r>
        <w:t xml:space="preserve">Use this command to check disk quota: </w:t>
      </w:r>
    </w:p>
    <w:p w14:paraId="36F9F8F3" w14:textId="77777777" w:rsidR="000575CF" w:rsidRPr="00E12E71" w:rsidRDefault="000575CF" w:rsidP="000575CF">
      <w:pPr>
        <w:pBdr>
          <w:top w:val="single" w:sz="4" w:space="1" w:color="auto"/>
          <w:left w:val="single" w:sz="4" w:space="4" w:color="auto"/>
          <w:bottom w:val="single" w:sz="4" w:space="1" w:color="auto"/>
          <w:right w:val="single" w:sz="4" w:space="4" w:color="auto"/>
        </w:pBdr>
        <w:rPr>
          <w:rFonts w:ascii="Cambria" w:eastAsia="Times New Roman" w:hAnsi="Cambria" w:cs="Times New Roman"/>
          <w:i/>
        </w:rPr>
      </w:pPr>
      <w:proofErr w:type="spellStart"/>
      <w:proofErr w:type="gramStart"/>
      <w:r w:rsidRPr="00E12E71">
        <w:rPr>
          <w:rFonts w:ascii="Cambria" w:eastAsia="Times New Roman" w:hAnsi="Cambria" w:cs="Arial"/>
          <w:i/>
          <w:color w:val="222222"/>
          <w:shd w:val="clear" w:color="auto" w:fill="FFFFFF"/>
        </w:rPr>
        <w:t>ssh</w:t>
      </w:r>
      <w:proofErr w:type="spellEnd"/>
      <w:proofErr w:type="gramEnd"/>
      <w:r w:rsidRPr="00E12E71">
        <w:rPr>
          <w:rFonts w:ascii="Cambria" w:eastAsia="Times New Roman" w:hAnsi="Cambria" w:cs="Arial"/>
          <w:i/>
          <w:color w:val="222222"/>
          <w:shd w:val="clear" w:color="auto" w:fill="FFFFFF"/>
        </w:rPr>
        <w:t xml:space="preserve"> scg3-0-1 /</w:t>
      </w:r>
      <w:proofErr w:type="spellStart"/>
      <w:r w:rsidRPr="00E12E71">
        <w:rPr>
          <w:rFonts w:ascii="Cambria" w:eastAsia="Times New Roman" w:hAnsi="Cambria" w:cs="Arial"/>
          <w:i/>
          <w:color w:val="222222"/>
          <w:shd w:val="clear" w:color="auto" w:fill="FFFFFF"/>
        </w:rPr>
        <w:t>srv</w:t>
      </w:r>
      <w:proofErr w:type="spellEnd"/>
      <w:r w:rsidRPr="00E12E71">
        <w:rPr>
          <w:rFonts w:ascii="Cambria" w:eastAsia="Times New Roman" w:hAnsi="Cambria" w:cs="Arial"/>
          <w:i/>
          <w:color w:val="222222"/>
          <w:shd w:val="clear" w:color="auto" w:fill="FFFFFF"/>
        </w:rPr>
        <w:t>/gs1/software/</w:t>
      </w:r>
      <w:proofErr w:type="spellStart"/>
      <w:r w:rsidRPr="00E12E71">
        <w:rPr>
          <w:rFonts w:ascii="Cambria" w:eastAsia="Times New Roman" w:hAnsi="Cambria" w:cs="Arial"/>
          <w:i/>
          <w:color w:val="222222"/>
          <w:shd w:val="clear" w:color="auto" w:fill="FFFFFF"/>
        </w:rPr>
        <w:t>scg_quota</w:t>
      </w:r>
      <w:proofErr w:type="spellEnd"/>
      <w:r w:rsidRPr="00E12E71">
        <w:rPr>
          <w:rFonts w:ascii="Cambria" w:eastAsia="Times New Roman" w:hAnsi="Cambria" w:cs="Arial"/>
          <w:i/>
          <w:color w:val="222222"/>
          <w:shd w:val="clear" w:color="auto" w:fill="FFFFFF"/>
        </w:rPr>
        <w:t xml:space="preserve"> -p </w:t>
      </w:r>
      <w:proofErr w:type="spellStart"/>
      <w:r w:rsidRPr="00E12E71">
        <w:rPr>
          <w:rFonts w:ascii="Cambria" w:eastAsia="Times New Roman" w:hAnsi="Cambria" w:cs="Arial"/>
          <w:i/>
          <w:color w:val="222222"/>
          <w:shd w:val="clear" w:color="auto" w:fill="FFFFFF"/>
        </w:rPr>
        <w:t>montgomery</w:t>
      </w:r>
      <w:proofErr w:type="spellEnd"/>
    </w:p>
    <w:p w14:paraId="2ED050A7" w14:textId="77777777" w:rsidR="000575CF" w:rsidRPr="00E12E71" w:rsidRDefault="000575CF" w:rsidP="000575CF"/>
    <w:p w14:paraId="08B2F05C" w14:textId="77777777" w:rsidR="000575CF" w:rsidRDefault="000575CF" w:rsidP="000575CF"/>
    <w:p w14:paraId="53BBBD28" w14:textId="77777777" w:rsidR="000575CF" w:rsidRDefault="000575CF" w:rsidP="000575CF">
      <w:pPr>
        <w:pStyle w:val="Heading2"/>
      </w:pPr>
      <w:r>
        <w:t xml:space="preserve">Disk Usage </w:t>
      </w:r>
    </w:p>
    <w:p w14:paraId="64548929" w14:textId="77777777" w:rsidR="000575CF" w:rsidRDefault="000575CF" w:rsidP="000575CF">
      <w:r>
        <w:t xml:space="preserve">To check the size of a directory: </w:t>
      </w:r>
    </w:p>
    <w:p w14:paraId="1A1EDDBC" w14:textId="77777777" w:rsidR="000575CF" w:rsidRPr="00E9523F" w:rsidRDefault="000575CF" w:rsidP="000575CF">
      <w:pPr>
        <w:pBdr>
          <w:top w:val="single" w:sz="4" w:space="1" w:color="auto"/>
          <w:left w:val="single" w:sz="4" w:space="4" w:color="auto"/>
          <w:bottom w:val="single" w:sz="4" w:space="1" w:color="auto"/>
          <w:right w:val="single" w:sz="4" w:space="4" w:color="auto"/>
        </w:pBdr>
      </w:pPr>
      <w:proofErr w:type="gramStart"/>
      <w:r>
        <w:t>du</w:t>
      </w:r>
      <w:proofErr w:type="gramEnd"/>
      <w:r>
        <w:t xml:space="preserve"> –</w:t>
      </w:r>
      <w:proofErr w:type="spellStart"/>
      <w:r>
        <w:t>sh</w:t>
      </w:r>
      <w:proofErr w:type="spellEnd"/>
      <w:r>
        <w:t xml:space="preserve"> &lt;directory&gt; </w:t>
      </w:r>
    </w:p>
    <w:p w14:paraId="2D2D4818" w14:textId="77777777" w:rsidR="000575CF" w:rsidRDefault="000575CF" w:rsidP="000575CF"/>
    <w:p w14:paraId="3D338F8B" w14:textId="77777777" w:rsidR="000575CF" w:rsidRDefault="000575CF" w:rsidP="000575CF">
      <w:r>
        <w:t xml:space="preserve">To check the size of a directory and its sub-directories: </w:t>
      </w:r>
    </w:p>
    <w:p w14:paraId="7E16A4A1" w14:textId="77777777" w:rsidR="000575CF" w:rsidRPr="00E12E71" w:rsidRDefault="000575CF" w:rsidP="000575CF">
      <w:pPr>
        <w:pBdr>
          <w:top w:val="single" w:sz="4" w:space="1" w:color="auto"/>
          <w:left w:val="single" w:sz="4" w:space="4" w:color="auto"/>
          <w:bottom w:val="single" w:sz="4" w:space="1" w:color="auto"/>
          <w:right w:val="single" w:sz="4" w:space="4" w:color="auto"/>
        </w:pBdr>
      </w:pPr>
      <w:proofErr w:type="gramStart"/>
      <w:r>
        <w:t>du</w:t>
      </w:r>
      <w:proofErr w:type="gramEnd"/>
      <w:r>
        <w:t xml:space="preserve"> –h &lt;directory&gt; </w:t>
      </w:r>
    </w:p>
    <w:p w14:paraId="4DCE4BC7" w14:textId="77777777" w:rsidR="000575CF" w:rsidRDefault="000575CF"/>
    <w:p w14:paraId="1C1CBBCD" w14:textId="77777777" w:rsidR="00FE4367" w:rsidRDefault="00FE4367"/>
    <w:p w14:paraId="155D6B83" w14:textId="558C19CA" w:rsidR="00FE4367" w:rsidRDefault="00F93E55" w:rsidP="00F93E55">
      <w:pPr>
        <w:pStyle w:val="Heading2"/>
      </w:pPr>
      <w:r>
        <w:t xml:space="preserve">Conditionals </w:t>
      </w:r>
    </w:p>
    <w:p w14:paraId="7AC63A5D" w14:textId="77777777" w:rsidR="00F93E55" w:rsidRDefault="00F93E55" w:rsidP="00F93E55"/>
    <w:p w14:paraId="21B9F5C7" w14:textId="7C0DE6FF" w:rsidR="00F93E55" w:rsidRDefault="00F93E55" w:rsidP="00F93E55">
      <w:proofErr w:type="gramStart"/>
      <w:r>
        <w:t>The if-</w:t>
      </w:r>
      <w:proofErr w:type="spellStart"/>
      <w:r>
        <w:t>elif</w:t>
      </w:r>
      <w:proofErr w:type="spellEnd"/>
      <w:r>
        <w:t>-then statement.</w:t>
      </w:r>
      <w:proofErr w:type="gramEnd"/>
      <w:r>
        <w:t xml:space="preserve"> E.g. </w:t>
      </w:r>
    </w:p>
    <w:p w14:paraId="3C63BE9F" w14:textId="77777777" w:rsidR="00F93E55" w:rsidRDefault="00F93E55" w:rsidP="00F93E55"/>
    <w:p w14:paraId="5994A883" w14:textId="63EF80A4" w:rsidR="00F93E55" w:rsidRDefault="00C977BC" w:rsidP="00C977BC">
      <w:pPr>
        <w:pBdr>
          <w:top w:val="single" w:sz="4" w:space="1" w:color="auto"/>
          <w:left w:val="single" w:sz="4" w:space="4" w:color="auto"/>
          <w:bottom w:val="single" w:sz="4" w:space="1" w:color="auto"/>
          <w:right w:val="single" w:sz="4" w:space="4" w:color="auto"/>
        </w:pBdr>
      </w:pPr>
      <w:proofErr w:type="gramStart"/>
      <w:r>
        <w:t>if</w:t>
      </w:r>
      <w:proofErr w:type="gramEnd"/>
      <w:r>
        <w:t xml:space="preserve"> [ "$a" == "$b" ]; then </w:t>
      </w:r>
    </w:p>
    <w:p w14:paraId="2B8AD87C" w14:textId="58124A2C" w:rsidR="00C977BC" w:rsidRDefault="00C977BC" w:rsidP="00C977BC">
      <w:pPr>
        <w:pBdr>
          <w:top w:val="single" w:sz="4" w:space="1" w:color="auto"/>
          <w:left w:val="single" w:sz="4" w:space="4" w:color="auto"/>
          <w:bottom w:val="single" w:sz="4" w:space="1" w:color="auto"/>
          <w:right w:val="single" w:sz="4" w:space="4" w:color="auto"/>
        </w:pBdr>
      </w:pPr>
      <w:r>
        <w:tab/>
      </w:r>
      <w:proofErr w:type="gramStart"/>
      <w:r>
        <w:t>echo</w:t>
      </w:r>
      <w:proofErr w:type="gramEnd"/>
      <w:r>
        <w:t xml:space="preserve"> "a is b"</w:t>
      </w:r>
    </w:p>
    <w:p w14:paraId="50B44C68" w14:textId="6ADE8AC6" w:rsidR="00C977BC" w:rsidRDefault="00C977BC" w:rsidP="00C977BC">
      <w:pPr>
        <w:pBdr>
          <w:top w:val="single" w:sz="4" w:space="1" w:color="auto"/>
          <w:left w:val="single" w:sz="4" w:space="4" w:color="auto"/>
          <w:bottom w:val="single" w:sz="4" w:space="1" w:color="auto"/>
          <w:right w:val="single" w:sz="4" w:space="4" w:color="auto"/>
        </w:pBdr>
      </w:pPr>
      <w:proofErr w:type="spellStart"/>
      <w:proofErr w:type="gramStart"/>
      <w:r>
        <w:t>elif</w:t>
      </w:r>
      <w:proofErr w:type="spellEnd"/>
      <w:proofErr w:type="gramEnd"/>
      <w:r>
        <w:t xml:space="preserve"> [ "$a" == "$c" ]; then </w:t>
      </w:r>
    </w:p>
    <w:p w14:paraId="767EAB70" w14:textId="5C23F22A" w:rsidR="00C977BC" w:rsidRDefault="00C977BC" w:rsidP="00C977BC">
      <w:pPr>
        <w:pBdr>
          <w:top w:val="single" w:sz="4" w:space="1" w:color="auto"/>
          <w:left w:val="single" w:sz="4" w:space="4" w:color="auto"/>
          <w:bottom w:val="single" w:sz="4" w:space="1" w:color="auto"/>
          <w:right w:val="single" w:sz="4" w:space="4" w:color="auto"/>
        </w:pBdr>
      </w:pPr>
      <w:r>
        <w:tab/>
      </w:r>
      <w:proofErr w:type="gramStart"/>
      <w:r>
        <w:t>echo</w:t>
      </w:r>
      <w:proofErr w:type="gramEnd"/>
      <w:r>
        <w:t xml:space="preserve"> "a is c"</w:t>
      </w:r>
    </w:p>
    <w:p w14:paraId="6A0E0B33" w14:textId="565D5A30" w:rsidR="00C977BC" w:rsidRDefault="00C977BC" w:rsidP="00C977BC">
      <w:pPr>
        <w:pBdr>
          <w:top w:val="single" w:sz="4" w:space="1" w:color="auto"/>
          <w:left w:val="single" w:sz="4" w:space="4" w:color="auto"/>
          <w:bottom w:val="single" w:sz="4" w:space="1" w:color="auto"/>
          <w:right w:val="single" w:sz="4" w:space="4" w:color="auto"/>
        </w:pBdr>
      </w:pPr>
      <w:proofErr w:type="gramStart"/>
      <w:r>
        <w:t>else</w:t>
      </w:r>
      <w:proofErr w:type="gramEnd"/>
      <w:r>
        <w:t xml:space="preserve"> </w:t>
      </w:r>
    </w:p>
    <w:p w14:paraId="5659C48B" w14:textId="5561ACEB" w:rsidR="00C977BC" w:rsidRDefault="00C977BC" w:rsidP="00C977BC">
      <w:pPr>
        <w:pBdr>
          <w:top w:val="single" w:sz="4" w:space="1" w:color="auto"/>
          <w:left w:val="single" w:sz="4" w:space="4" w:color="auto"/>
          <w:bottom w:val="single" w:sz="4" w:space="1" w:color="auto"/>
          <w:right w:val="single" w:sz="4" w:space="4" w:color="auto"/>
        </w:pBdr>
      </w:pPr>
      <w:r>
        <w:tab/>
      </w:r>
      <w:proofErr w:type="gramStart"/>
      <w:r>
        <w:t>echo</w:t>
      </w:r>
      <w:proofErr w:type="gramEnd"/>
      <w:r>
        <w:t xml:space="preserve"> "a is neither b or c"</w:t>
      </w:r>
    </w:p>
    <w:p w14:paraId="1F33A5CA" w14:textId="1B6BF7DF" w:rsidR="00C977BC" w:rsidRDefault="00C977BC" w:rsidP="00C977BC">
      <w:pPr>
        <w:pBdr>
          <w:top w:val="single" w:sz="4" w:space="1" w:color="auto"/>
          <w:left w:val="single" w:sz="4" w:space="4" w:color="auto"/>
          <w:bottom w:val="single" w:sz="4" w:space="1" w:color="auto"/>
          <w:right w:val="single" w:sz="4" w:space="4" w:color="auto"/>
        </w:pBdr>
      </w:pPr>
      <w:proofErr w:type="gramStart"/>
      <w:r>
        <w:t>fi</w:t>
      </w:r>
      <w:proofErr w:type="gramEnd"/>
      <w:r>
        <w:t xml:space="preserve"> </w:t>
      </w:r>
    </w:p>
    <w:p w14:paraId="1810F66A" w14:textId="77777777" w:rsidR="00C977BC" w:rsidRDefault="00C977BC" w:rsidP="00F93E55"/>
    <w:p w14:paraId="5DC9F029" w14:textId="4C040E4B" w:rsidR="00C977BC" w:rsidRDefault="00C977BC" w:rsidP="00F93E55">
      <w:r>
        <w:t>Note:</w:t>
      </w:r>
    </w:p>
    <w:p w14:paraId="52A53A59" w14:textId="76D235CD" w:rsidR="00C977BC" w:rsidRDefault="00C977BC" w:rsidP="00C977BC">
      <w:pPr>
        <w:pStyle w:val="ListBullet"/>
      </w:pPr>
      <w:r>
        <w:t xml:space="preserve">A space must exist after "[" and before "]" </w:t>
      </w:r>
    </w:p>
    <w:p w14:paraId="087B1921" w14:textId="77777777" w:rsidR="00C977BC" w:rsidRDefault="00C977BC" w:rsidP="00C977BC">
      <w:pPr>
        <w:pStyle w:val="ListBullet"/>
        <w:numPr>
          <w:ilvl w:val="0"/>
          <w:numId w:val="0"/>
        </w:numPr>
        <w:ind w:left="360" w:hanging="360"/>
      </w:pPr>
    </w:p>
    <w:p w14:paraId="757FC8EC" w14:textId="370F840B" w:rsidR="00C977BC" w:rsidRDefault="00176A61" w:rsidP="00C977BC">
      <w:pPr>
        <w:pStyle w:val="ListBullet"/>
        <w:numPr>
          <w:ilvl w:val="0"/>
          <w:numId w:val="0"/>
        </w:numPr>
        <w:ind w:left="360" w:hanging="360"/>
      </w:pPr>
      <w:r>
        <w:t xml:space="preserve">Another quick and dirty way: </w:t>
      </w:r>
    </w:p>
    <w:p w14:paraId="6949605A" w14:textId="77777777" w:rsidR="00176A61" w:rsidRDefault="00176A61" w:rsidP="00C977BC">
      <w:pPr>
        <w:pStyle w:val="ListBullet"/>
        <w:numPr>
          <w:ilvl w:val="0"/>
          <w:numId w:val="0"/>
        </w:numPr>
        <w:ind w:left="360" w:hanging="360"/>
      </w:pPr>
    </w:p>
    <w:p w14:paraId="4DD209F7" w14:textId="77777777" w:rsidR="00C977BC" w:rsidRDefault="00C977BC" w:rsidP="00C977BC">
      <w:pPr>
        <w:pStyle w:val="ListBullet"/>
        <w:numPr>
          <w:ilvl w:val="0"/>
          <w:numId w:val="0"/>
        </w:numPr>
        <w:pBdr>
          <w:top w:val="single" w:sz="4" w:space="1" w:color="auto"/>
          <w:left w:val="single" w:sz="4" w:space="4" w:color="auto"/>
          <w:bottom w:val="single" w:sz="4" w:space="1" w:color="auto"/>
          <w:right w:val="single" w:sz="4" w:space="4" w:color="auto"/>
        </w:pBdr>
        <w:ind w:left="360" w:hanging="360"/>
      </w:pPr>
      <w:r>
        <w:t>&lt;</w:t>
      </w:r>
      <w:proofErr w:type="gramStart"/>
      <w:r>
        <w:t>condition</w:t>
      </w:r>
      <w:proofErr w:type="gramEnd"/>
      <w:r>
        <w:t>&gt; &amp;&amp; ( statements to evaluate if condition is true )</w:t>
      </w:r>
    </w:p>
    <w:p w14:paraId="6A7C0D66" w14:textId="09860C37" w:rsidR="00C977BC" w:rsidRDefault="00C977BC" w:rsidP="00C977BC">
      <w:pPr>
        <w:pStyle w:val="ListBullet"/>
        <w:numPr>
          <w:ilvl w:val="0"/>
          <w:numId w:val="0"/>
        </w:numPr>
        <w:pBdr>
          <w:top w:val="single" w:sz="4" w:space="1" w:color="auto"/>
          <w:left w:val="single" w:sz="4" w:space="4" w:color="auto"/>
          <w:bottom w:val="single" w:sz="4" w:space="1" w:color="auto"/>
          <w:right w:val="single" w:sz="4" w:space="4" w:color="auto"/>
        </w:pBdr>
        <w:ind w:left="360" w:hanging="360"/>
      </w:pPr>
      <w:r>
        <w:t>&lt;</w:t>
      </w:r>
      <w:proofErr w:type="gramStart"/>
      <w:r>
        <w:t>condition</w:t>
      </w:r>
      <w:proofErr w:type="gramEnd"/>
      <w:r>
        <w:t>&gt; || ( statements to evaluate if condition is false )</w:t>
      </w:r>
    </w:p>
    <w:p w14:paraId="7966EC7C" w14:textId="77777777" w:rsidR="00C977BC" w:rsidRDefault="00C977BC" w:rsidP="00C977BC">
      <w:pPr>
        <w:pStyle w:val="ListBullet"/>
        <w:numPr>
          <w:ilvl w:val="0"/>
          <w:numId w:val="0"/>
        </w:numPr>
        <w:ind w:left="360" w:hanging="360"/>
      </w:pPr>
    </w:p>
    <w:p w14:paraId="7C8B4A5A" w14:textId="7FD98FBB" w:rsidR="00C977BC" w:rsidRDefault="00C977BC" w:rsidP="00C977BC">
      <w:pPr>
        <w:pStyle w:val="Heading2"/>
      </w:pPr>
      <w:r>
        <w:t xml:space="preserve">Conditional </w:t>
      </w:r>
      <w:r w:rsidRPr="00C977BC">
        <w:t>Operators</w:t>
      </w:r>
    </w:p>
    <w:p w14:paraId="586BFF94" w14:textId="77777777" w:rsidR="00C977BC" w:rsidRDefault="00C977BC" w:rsidP="00C977BC"/>
    <w:p w14:paraId="4238BA57" w14:textId="77777777" w:rsidR="00C977BC" w:rsidRDefault="00C977BC" w:rsidP="00C977BC"/>
    <w:p w14:paraId="155172D3" w14:textId="7D3EAA47" w:rsidR="00C977BC" w:rsidRDefault="00C977BC" w:rsidP="00C977BC">
      <w:pPr>
        <w:rPr>
          <w:b/>
        </w:rPr>
      </w:pPr>
      <w:proofErr w:type="spellStart"/>
      <w:r w:rsidRPr="00C977BC">
        <w:rPr>
          <w:b/>
        </w:rPr>
        <w:t>Integar</w:t>
      </w:r>
      <w:proofErr w:type="spellEnd"/>
      <w:r w:rsidRPr="00C977BC">
        <w:rPr>
          <w:b/>
        </w:rPr>
        <w:t xml:space="preserve"> Comparison</w:t>
      </w:r>
    </w:p>
    <w:p w14:paraId="68176671" w14:textId="37E5F4E9" w:rsidR="00C977BC" w:rsidRDefault="00C977BC" w:rsidP="00C977BC">
      <w:pPr>
        <w:pStyle w:val="ListBullet"/>
      </w:pPr>
      <w:r>
        <w:t>-</w:t>
      </w:r>
      <w:proofErr w:type="gramStart"/>
      <w:r>
        <w:t>ne</w:t>
      </w:r>
      <w:proofErr w:type="gramEnd"/>
      <w:r>
        <w:tab/>
        <w:t>not equal</w:t>
      </w:r>
    </w:p>
    <w:p w14:paraId="0BF171C7" w14:textId="6FE6B2A6" w:rsidR="00C977BC" w:rsidRDefault="00C977BC" w:rsidP="00C977BC">
      <w:pPr>
        <w:pStyle w:val="ListBullet"/>
      </w:pPr>
      <w:r>
        <w:t>-</w:t>
      </w:r>
      <w:proofErr w:type="spellStart"/>
      <w:proofErr w:type="gramStart"/>
      <w:r>
        <w:t>eq</w:t>
      </w:r>
      <w:proofErr w:type="spellEnd"/>
      <w:proofErr w:type="gramEnd"/>
      <w:r>
        <w:t xml:space="preserve"> equal</w:t>
      </w:r>
    </w:p>
    <w:p w14:paraId="00606C04" w14:textId="77777777" w:rsidR="00C977BC" w:rsidRDefault="00C977BC" w:rsidP="00C977BC">
      <w:pPr>
        <w:pStyle w:val="ListBullet"/>
        <w:numPr>
          <w:ilvl w:val="0"/>
          <w:numId w:val="0"/>
        </w:numPr>
        <w:ind w:left="360" w:hanging="360"/>
      </w:pPr>
    </w:p>
    <w:p w14:paraId="0E1C838A" w14:textId="51EAFA35" w:rsidR="00C977BC" w:rsidRPr="00C977BC" w:rsidRDefault="00C977BC" w:rsidP="00C977BC">
      <w:pPr>
        <w:pStyle w:val="ListBullet"/>
        <w:numPr>
          <w:ilvl w:val="0"/>
          <w:numId w:val="0"/>
        </w:numPr>
        <w:ind w:left="360" w:hanging="360"/>
        <w:rPr>
          <w:b/>
        </w:rPr>
      </w:pPr>
      <w:r w:rsidRPr="00C977BC">
        <w:rPr>
          <w:b/>
        </w:rPr>
        <w:t>String Comparison</w:t>
      </w:r>
    </w:p>
    <w:p w14:paraId="3B404459" w14:textId="6D016FFC" w:rsidR="00C977BC" w:rsidRDefault="00C977BC" w:rsidP="00C977BC">
      <w:pPr>
        <w:pStyle w:val="ListBullet"/>
      </w:pPr>
      <w:r>
        <w:t>==</w:t>
      </w:r>
      <w:r>
        <w:tab/>
      </w:r>
      <w:proofErr w:type="gramStart"/>
      <w:r>
        <w:t>equal</w:t>
      </w:r>
      <w:proofErr w:type="gramEnd"/>
    </w:p>
    <w:p w14:paraId="6B321732" w14:textId="7619D048" w:rsidR="00C977BC" w:rsidRDefault="00C977BC" w:rsidP="00C977BC">
      <w:pPr>
        <w:pStyle w:val="ListBullet"/>
      </w:pPr>
      <w:proofErr w:type="gramStart"/>
      <w:r>
        <w:t>!=</w:t>
      </w:r>
      <w:proofErr w:type="gramEnd"/>
      <w:r>
        <w:t xml:space="preserve"> not equal</w:t>
      </w:r>
    </w:p>
    <w:p w14:paraId="57584BBF" w14:textId="77777777" w:rsidR="00C977BC" w:rsidRDefault="00C977BC" w:rsidP="00C977BC">
      <w:pPr>
        <w:pStyle w:val="ListBullet"/>
        <w:numPr>
          <w:ilvl w:val="0"/>
          <w:numId w:val="0"/>
        </w:numPr>
        <w:ind w:left="360" w:hanging="360"/>
      </w:pPr>
    </w:p>
    <w:p w14:paraId="715EC64F" w14:textId="2CC7CFC9" w:rsidR="00C977BC" w:rsidRDefault="00C977BC" w:rsidP="00C977BC">
      <w:pPr>
        <w:pStyle w:val="ListBullet"/>
        <w:numPr>
          <w:ilvl w:val="0"/>
          <w:numId w:val="0"/>
        </w:numPr>
        <w:ind w:left="360" w:hanging="360"/>
      </w:pPr>
      <w:r>
        <w:t xml:space="preserve">More operators refer to this </w:t>
      </w:r>
      <w:hyperlink r:id="rId9" w:history="1">
        <w:r w:rsidRPr="00C977BC">
          <w:rPr>
            <w:rStyle w:val="Hyperlink"/>
          </w:rPr>
          <w:t>page</w:t>
        </w:r>
      </w:hyperlink>
      <w:r>
        <w:t>.</w:t>
      </w:r>
    </w:p>
    <w:p w14:paraId="555CC681" w14:textId="77777777" w:rsidR="00FE4367" w:rsidRDefault="00FE4367" w:rsidP="00FE4367">
      <w:pPr>
        <w:pStyle w:val="Heading1"/>
      </w:pPr>
      <w:r>
        <w:t xml:space="preserve">Convert NextSeq </w:t>
      </w:r>
      <w:proofErr w:type="spellStart"/>
      <w:r>
        <w:t>basecall</w:t>
      </w:r>
      <w:proofErr w:type="spellEnd"/>
      <w:r>
        <w:t xml:space="preserve"> to </w:t>
      </w:r>
      <w:proofErr w:type="spellStart"/>
      <w:r>
        <w:t>fastq</w:t>
      </w:r>
      <w:proofErr w:type="spellEnd"/>
      <w:r>
        <w:t xml:space="preserve"> </w:t>
      </w:r>
    </w:p>
    <w:p w14:paraId="63381728" w14:textId="77777777" w:rsidR="00FE4367" w:rsidRDefault="00FE4367" w:rsidP="00FE4367"/>
    <w:p w14:paraId="79DD40A1" w14:textId="77777777" w:rsidR="00FE4367" w:rsidRDefault="00FE4367" w:rsidP="00FE4367">
      <w:r>
        <w:t xml:space="preserve">First, put a “SampleSheet.csv” in the top directory. E.g.  </w:t>
      </w:r>
    </w:p>
    <w:p w14:paraId="38055E4B" w14:textId="77777777" w:rsidR="00FE4367" w:rsidRDefault="00FE4367" w:rsidP="00FE4367">
      <w:r>
        <w:rPr>
          <w:noProof/>
        </w:rPr>
        <w:drawing>
          <wp:inline distT="0" distB="0" distL="0" distR="0" wp14:anchorId="6C65F9AF" wp14:editId="1F28A2CA">
            <wp:extent cx="5486400" cy="229290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2292906"/>
                    </a:xfrm>
                    <a:prstGeom prst="rect">
                      <a:avLst/>
                    </a:prstGeom>
                    <a:noFill/>
                    <a:ln>
                      <a:noFill/>
                    </a:ln>
                  </pic:spPr>
                </pic:pic>
              </a:graphicData>
            </a:graphic>
          </wp:inline>
        </w:drawing>
      </w:r>
    </w:p>
    <w:p w14:paraId="40FF3C30" w14:textId="77777777" w:rsidR="00FE4367" w:rsidRDefault="00FE4367" w:rsidP="00FE4367"/>
    <w:p w14:paraId="1AB4C838" w14:textId="77777777" w:rsidR="00FE4367" w:rsidRDefault="00FE4367" w:rsidP="00FE4367">
      <w:r>
        <w:t xml:space="preserve">Sample sheet templates: </w:t>
      </w:r>
    </w:p>
    <w:p w14:paraId="2471CA76" w14:textId="77777777" w:rsidR="00FE4367" w:rsidRPr="00E26342" w:rsidRDefault="00FE4367" w:rsidP="00FE4367">
      <w:pPr>
        <w:pStyle w:val="ListBullet"/>
        <w:rPr>
          <w:b/>
        </w:rPr>
      </w:pPr>
      <w:r w:rsidRPr="00E26342">
        <w:rPr>
          <w:b/>
        </w:rPr>
        <w:t>NextSeq500_SampleSheet_DualIndex.csv</w:t>
      </w:r>
      <w:r>
        <w:rPr>
          <w:b/>
        </w:rPr>
        <w:t xml:space="preserve">: </w:t>
      </w:r>
      <w:r>
        <w:t>template for dual index</w:t>
      </w:r>
    </w:p>
    <w:p w14:paraId="3C70DA99" w14:textId="77777777" w:rsidR="00FE4367" w:rsidRPr="00EF3375" w:rsidRDefault="00FE4367" w:rsidP="00FE4367">
      <w:pPr>
        <w:pStyle w:val="ListBullet"/>
        <w:rPr>
          <w:b/>
        </w:rPr>
      </w:pPr>
      <w:r w:rsidRPr="00E26342">
        <w:rPr>
          <w:b/>
        </w:rPr>
        <w:t>NextSeq_SampleSheet_SingleIndex.csv</w:t>
      </w:r>
      <w:r>
        <w:rPr>
          <w:b/>
        </w:rPr>
        <w:t xml:space="preserve">: </w:t>
      </w:r>
      <w:r>
        <w:t xml:space="preserve">template for single index </w:t>
      </w:r>
    </w:p>
    <w:p w14:paraId="507EEF3B" w14:textId="77777777" w:rsidR="00FE4367" w:rsidRPr="00E26342" w:rsidRDefault="00FE4367" w:rsidP="00FE4367">
      <w:pPr>
        <w:pStyle w:val="ListBullet"/>
        <w:numPr>
          <w:ilvl w:val="0"/>
          <w:numId w:val="0"/>
        </w:numPr>
        <w:rPr>
          <w:b/>
        </w:rPr>
      </w:pPr>
    </w:p>
    <w:p w14:paraId="30AC877F" w14:textId="77777777" w:rsidR="00FE4367" w:rsidRDefault="00FE4367" w:rsidP="00FE4367">
      <w:pPr>
        <w:rPr>
          <w:b/>
        </w:rPr>
      </w:pPr>
      <w:r>
        <w:t xml:space="preserve">To convert NextSeq </w:t>
      </w:r>
      <w:proofErr w:type="spellStart"/>
      <w:r>
        <w:t>bcl</w:t>
      </w:r>
      <w:proofErr w:type="spellEnd"/>
      <w:r>
        <w:t xml:space="preserve"> files to </w:t>
      </w:r>
      <w:proofErr w:type="spellStart"/>
      <w:r>
        <w:t>fastq</w:t>
      </w:r>
      <w:proofErr w:type="spellEnd"/>
      <w:r>
        <w:t xml:space="preserve"> format, use </w:t>
      </w:r>
      <w:r>
        <w:rPr>
          <w:b/>
        </w:rPr>
        <w:t xml:space="preserve">run_bcl2fastq2.sh </w:t>
      </w:r>
    </w:p>
    <w:p w14:paraId="65D6DD8A" w14:textId="77777777" w:rsidR="00FE4367" w:rsidRDefault="00FE4367" w:rsidP="00FE4367">
      <w:pPr>
        <w:rPr>
          <w:b/>
        </w:rPr>
      </w:pPr>
    </w:p>
    <w:p w14:paraId="7EFDDF21" w14:textId="77777777" w:rsidR="00FE4367" w:rsidRPr="00512796" w:rsidRDefault="00FE4367" w:rsidP="00FE4367">
      <w:pPr>
        <w:rPr>
          <w:b/>
        </w:rPr>
      </w:pPr>
    </w:p>
    <w:p w14:paraId="6EC1F62F" w14:textId="4D144BBE" w:rsidR="00CF3809" w:rsidRDefault="00CF3809" w:rsidP="00F61411">
      <w:pPr>
        <w:pStyle w:val="Heading1"/>
      </w:pPr>
      <w:r>
        <w:t xml:space="preserve">GATK </w:t>
      </w:r>
    </w:p>
    <w:p w14:paraId="1EAA9B4E" w14:textId="77777777" w:rsidR="00CF3809" w:rsidRDefault="00CF3809" w:rsidP="00CF3809"/>
    <w:p w14:paraId="1214CCAA" w14:textId="77777777" w:rsidR="00CF3809" w:rsidRPr="00CF3809" w:rsidRDefault="00CF3809" w:rsidP="00CF3809"/>
    <w:p w14:paraId="3C1A02DF" w14:textId="6496FE3B" w:rsidR="00F61411" w:rsidRDefault="00F61411" w:rsidP="00F61411">
      <w:pPr>
        <w:pStyle w:val="Heading1"/>
      </w:pPr>
      <w:r>
        <w:t>Git</w:t>
      </w:r>
    </w:p>
    <w:p w14:paraId="2551308E" w14:textId="1A3ABB33" w:rsidR="00F61411" w:rsidRPr="00F61411" w:rsidRDefault="00F61411" w:rsidP="00F61411">
      <w:pPr>
        <w:pStyle w:val="Heading2"/>
      </w:pPr>
      <w:r>
        <w:t>Basic operations</w:t>
      </w:r>
    </w:p>
    <w:p w14:paraId="4CECF735" w14:textId="77777777" w:rsidR="00F61411" w:rsidRDefault="00F61411" w:rsidP="00F61411"/>
    <w:p w14:paraId="39D4900F" w14:textId="77777777" w:rsidR="00F61411" w:rsidRDefault="00F61411" w:rsidP="00F61411">
      <w:r>
        <w:t xml:space="preserve">To be a successful bioinformatician, the first thing you need to do is to create a git repository to store your scripts. </w:t>
      </w:r>
    </w:p>
    <w:p w14:paraId="2AA76731" w14:textId="77777777" w:rsidR="00F61411" w:rsidRDefault="00F61411" w:rsidP="00F61411"/>
    <w:p w14:paraId="732E912C" w14:textId="77777777" w:rsidR="00F61411" w:rsidRDefault="00F61411" w:rsidP="00F61411">
      <w:r>
        <w:t xml:space="preserve">First, let us create a git remote repo on </w:t>
      </w:r>
      <w:proofErr w:type="spellStart"/>
      <w:r>
        <w:t>github</w:t>
      </w:r>
      <w:proofErr w:type="spellEnd"/>
      <w:r>
        <w:t xml:space="preserve">. If you don’t have a </w:t>
      </w:r>
      <w:proofErr w:type="spellStart"/>
      <w:r>
        <w:t>github</w:t>
      </w:r>
      <w:proofErr w:type="spellEnd"/>
      <w:r>
        <w:t xml:space="preserve"> account, you should really create one on </w:t>
      </w:r>
      <w:hyperlink r:id="rId11" w:history="1">
        <w:r w:rsidRPr="006A3FAD">
          <w:rPr>
            <w:rStyle w:val="Hyperlink"/>
          </w:rPr>
          <w:t>https://www.github.com</w:t>
        </w:r>
      </w:hyperlink>
      <w:r>
        <w:t xml:space="preserve">. After you have a personal account, </w:t>
      </w:r>
      <w:proofErr w:type="spellStart"/>
      <w:r>
        <w:t>clikc</w:t>
      </w:r>
      <w:proofErr w:type="spellEnd"/>
      <w:r>
        <w:t xml:space="preserve"> on the ‘plus’ button on the </w:t>
      </w:r>
      <w:proofErr w:type="spellStart"/>
      <w:r>
        <w:t>topright</w:t>
      </w:r>
      <w:proofErr w:type="spellEnd"/>
      <w:r>
        <w:t xml:space="preserve"> corner to create a new repository. You will see the following page. </w:t>
      </w:r>
    </w:p>
    <w:p w14:paraId="5C844509" w14:textId="77777777" w:rsidR="00F61411" w:rsidRDefault="00F61411" w:rsidP="00F61411"/>
    <w:p w14:paraId="59595471" w14:textId="77777777" w:rsidR="00F61411" w:rsidRDefault="00F61411" w:rsidP="00F61411">
      <w:r>
        <w:rPr>
          <w:noProof/>
        </w:rPr>
        <w:drawing>
          <wp:inline distT="0" distB="0" distL="0" distR="0" wp14:anchorId="037B8A9E" wp14:editId="358186FF">
            <wp:extent cx="5486400" cy="351718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3517181"/>
                    </a:xfrm>
                    <a:prstGeom prst="rect">
                      <a:avLst/>
                    </a:prstGeom>
                    <a:noFill/>
                    <a:ln>
                      <a:noFill/>
                    </a:ln>
                  </pic:spPr>
                </pic:pic>
              </a:graphicData>
            </a:graphic>
          </wp:inline>
        </w:drawing>
      </w:r>
    </w:p>
    <w:p w14:paraId="53095BA6" w14:textId="77777777" w:rsidR="00F61411" w:rsidRDefault="00F61411" w:rsidP="00F61411"/>
    <w:p w14:paraId="290DDF06" w14:textId="77777777" w:rsidR="00F61411" w:rsidRDefault="00F61411" w:rsidP="00F61411">
      <w:r>
        <w:t xml:space="preserve">Enter repository name, and click on ‘Create repository’. </w:t>
      </w:r>
    </w:p>
    <w:p w14:paraId="1431BC5A" w14:textId="77777777" w:rsidR="00F61411" w:rsidRDefault="00F61411" w:rsidP="00F61411"/>
    <w:p w14:paraId="531393FF" w14:textId="77777777" w:rsidR="00F61411" w:rsidRDefault="00F61411" w:rsidP="00F61411">
      <w:r>
        <w:t xml:space="preserve">Now clone this repository to your local machine: </w:t>
      </w:r>
    </w:p>
    <w:p w14:paraId="31218C88" w14:textId="77777777" w:rsidR="00F61411" w:rsidRDefault="00F61411" w:rsidP="00F61411">
      <w:pPr>
        <w:rPr>
          <w:i/>
        </w:rPr>
      </w:pPr>
    </w:p>
    <w:p w14:paraId="6F1910A6" w14:textId="77777777" w:rsidR="00F61411" w:rsidRDefault="00F61411" w:rsidP="00F61411">
      <w:pPr>
        <w:pBdr>
          <w:top w:val="single" w:sz="4" w:space="1" w:color="auto"/>
          <w:left w:val="single" w:sz="4" w:space="4" w:color="auto"/>
          <w:bottom w:val="single" w:sz="4" w:space="1" w:color="auto"/>
          <w:right w:val="single" w:sz="4" w:space="4" w:color="auto"/>
        </w:pBdr>
        <w:rPr>
          <w:i/>
        </w:rPr>
      </w:pPr>
      <w:r>
        <w:rPr>
          <w:i/>
        </w:rPr>
        <w:t xml:space="preserve">$ </w:t>
      </w:r>
      <w:proofErr w:type="gramStart"/>
      <w:r w:rsidRPr="00EC4BA1">
        <w:rPr>
          <w:i/>
        </w:rPr>
        <w:t>git</w:t>
      </w:r>
      <w:proofErr w:type="gramEnd"/>
      <w:r w:rsidRPr="00EC4BA1">
        <w:rPr>
          <w:i/>
        </w:rPr>
        <w:t xml:space="preserve"> clone </w:t>
      </w:r>
      <w:proofErr w:type="spellStart"/>
      <w:r w:rsidRPr="00EC4BA1">
        <w:rPr>
          <w:i/>
        </w:rPr>
        <w:t>git@github.com:lbxjollier</w:t>
      </w:r>
      <w:proofErr w:type="spellEnd"/>
      <w:r w:rsidRPr="00EC4BA1">
        <w:rPr>
          <w:i/>
        </w:rPr>
        <w:t>/</w:t>
      </w:r>
      <w:proofErr w:type="spellStart"/>
      <w:r w:rsidRPr="00EC4BA1">
        <w:rPr>
          <w:i/>
        </w:rPr>
        <w:t>bioinformatics_toolbox.git</w:t>
      </w:r>
      <w:proofErr w:type="spellEnd"/>
    </w:p>
    <w:p w14:paraId="2FA0A8F1" w14:textId="77777777" w:rsidR="00F61411" w:rsidRDefault="00F61411" w:rsidP="00F61411">
      <w:pPr>
        <w:rPr>
          <w:i/>
        </w:rPr>
      </w:pPr>
    </w:p>
    <w:p w14:paraId="417DEA1C" w14:textId="77777777" w:rsidR="00F61411" w:rsidRDefault="00F61411" w:rsidP="00F61411">
      <w:r>
        <w:t xml:space="preserve"># If you encounter the following error, follow this </w:t>
      </w:r>
      <w:hyperlink r:id="rId13" w:history="1">
        <w:r w:rsidRPr="00EC4BA1">
          <w:rPr>
            <w:rStyle w:val="Hyperlink"/>
          </w:rPr>
          <w:t>link</w:t>
        </w:r>
      </w:hyperlink>
      <w:r>
        <w:t xml:space="preserve"> to generate a public </w:t>
      </w:r>
      <w:proofErr w:type="spellStart"/>
      <w:proofErr w:type="gramStart"/>
      <w:r>
        <w:t>ssh</w:t>
      </w:r>
      <w:proofErr w:type="spellEnd"/>
      <w:proofErr w:type="gramEnd"/>
      <w:r>
        <w:t xml:space="preserve"> key. </w:t>
      </w:r>
    </w:p>
    <w:p w14:paraId="168B15BB" w14:textId="77777777" w:rsidR="00F61411" w:rsidRPr="001B7AB7" w:rsidRDefault="00F61411" w:rsidP="00F61411">
      <w:pPr>
        <w:rPr>
          <w:i/>
        </w:rPr>
      </w:pPr>
      <w:r w:rsidRPr="001B7AB7">
        <w:rPr>
          <w:i/>
        </w:rPr>
        <w:t>Permission denied (</w:t>
      </w:r>
      <w:proofErr w:type="spellStart"/>
      <w:r w:rsidRPr="001B7AB7">
        <w:rPr>
          <w:i/>
        </w:rPr>
        <w:t>publickey</w:t>
      </w:r>
      <w:proofErr w:type="spellEnd"/>
      <w:r w:rsidRPr="001B7AB7">
        <w:rPr>
          <w:i/>
        </w:rPr>
        <w:t>).</w:t>
      </w:r>
    </w:p>
    <w:p w14:paraId="70CD6D70" w14:textId="77777777" w:rsidR="00F61411" w:rsidRDefault="00F61411" w:rsidP="00F61411">
      <w:pPr>
        <w:rPr>
          <w:i/>
        </w:rPr>
      </w:pPr>
      <w:proofErr w:type="gramStart"/>
      <w:r w:rsidRPr="001B7AB7">
        <w:rPr>
          <w:i/>
        </w:rPr>
        <w:t>fatal</w:t>
      </w:r>
      <w:proofErr w:type="gramEnd"/>
      <w:r w:rsidRPr="001B7AB7">
        <w:rPr>
          <w:i/>
        </w:rPr>
        <w:t>: The remote end hung up unexpectedly</w:t>
      </w:r>
    </w:p>
    <w:p w14:paraId="13EC5EF8" w14:textId="77777777" w:rsidR="00F61411" w:rsidRDefault="00F61411" w:rsidP="00F61411">
      <w:pPr>
        <w:rPr>
          <w:i/>
        </w:rPr>
      </w:pPr>
    </w:p>
    <w:p w14:paraId="6E041E8B" w14:textId="77777777" w:rsidR="00F61411" w:rsidRDefault="00F61411" w:rsidP="00F61411">
      <w:r>
        <w:t>This command will create a directory named “</w:t>
      </w:r>
      <w:proofErr w:type="spellStart"/>
      <w:r>
        <w:t>bioinformatics_toolbox</w:t>
      </w:r>
      <w:proofErr w:type="spellEnd"/>
      <w:r>
        <w:t xml:space="preserve">”. Add some files into this directory, and type: </w:t>
      </w:r>
    </w:p>
    <w:p w14:paraId="2F149B28" w14:textId="77777777" w:rsidR="00F61411" w:rsidRPr="00CC31EF" w:rsidRDefault="00F61411" w:rsidP="00F61411"/>
    <w:p w14:paraId="44910D4C" w14:textId="77777777" w:rsidR="00F61411" w:rsidRPr="00CC31EF" w:rsidRDefault="00F61411" w:rsidP="00F61411">
      <w:pPr>
        <w:pBdr>
          <w:top w:val="single" w:sz="4" w:space="1" w:color="auto"/>
          <w:left w:val="single" w:sz="4" w:space="4" w:color="auto"/>
          <w:bottom w:val="single" w:sz="4" w:space="1" w:color="auto"/>
          <w:right w:val="single" w:sz="4" w:space="4" w:color="auto"/>
        </w:pBdr>
      </w:pPr>
      <m:oMathPara>
        <m:oMathParaPr>
          <m:jc m:val="left"/>
        </m:oMathParaPr>
        <m:oMath>
          <m:r>
            <w:rPr>
              <w:rFonts w:ascii="Cambria Math" w:hAnsi="Cambria Math"/>
            </w:rPr>
            <m:t>$ git add*</m:t>
          </m:r>
        </m:oMath>
      </m:oMathPara>
    </w:p>
    <w:p w14:paraId="0BB7E631" w14:textId="77777777" w:rsidR="00F61411" w:rsidRDefault="00F61411" w:rsidP="00F61411"/>
    <w:p w14:paraId="2906A784" w14:textId="77777777" w:rsidR="00F61411" w:rsidRDefault="00F61411" w:rsidP="00F61411">
      <w:r>
        <w:t>Let us</w:t>
      </w:r>
      <w:r>
        <w:rPr>
          <w:i/>
        </w:rPr>
        <w:t xml:space="preserve"> </w:t>
      </w:r>
      <w:r>
        <w:t xml:space="preserve">do our first commit: </w:t>
      </w:r>
    </w:p>
    <w:p w14:paraId="7F5531E4" w14:textId="77777777" w:rsidR="00F61411" w:rsidRDefault="00F61411" w:rsidP="00F61411"/>
    <w:p w14:paraId="0267E7DA" w14:textId="77777777" w:rsidR="00F61411" w:rsidRDefault="00F61411" w:rsidP="00F61411">
      <w:pPr>
        <w:pBdr>
          <w:top w:val="single" w:sz="4" w:space="1" w:color="auto"/>
          <w:left w:val="single" w:sz="4" w:space="4" w:color="auto"/>
          <w:bottom w:val="single" w:sz="4" w:space="1" w:color="auto"/>
          <w:right w:val="single" w:sz="4" w:space="4" w:color="auto"/>
        </w:pBdr>
        <w:rPr>
          <w:i/>
        </w:rPr>
      </w:pPr>
      <w:r w:rsidRPr="00AF3E58">
        <w:rPr>
          <w:i/>
        </w:rPr>
        <w:t xml:space="preserve">$ </w:t>
      </w:r>
      <w:proofErr w:type="gramStart"/>
      <w:r w:rsidRPr="00AF3E58">
        <w:rPr>
          <w:i/>
        </w:rPr>
        <w:t>git</w:t>
      </w:r>
      <w:proofErr w:type="gramEnd"/>
      <w:r w:rsidRPr="00AF3E58">
        <w:rPr>
          <w:i/>
        </w:rPr>
        <w:t xml:space="preserve"> commit –m ‘initial commit’</w:t>
      </w:r>
    </w:p>
    <w:p w14:paraId="67363896" w14:textId="77777777" w:rsidR="00F61411" w:rsidRDefault="00F61411" w:rsidP="00F61411">
      <w:pPr>
        <w:rPr>
          <w:i/>
        </w:rPr>
      </w:pPr>
    </w:p>
    <w:p w14:paraId="2625BAA6" w14:textId="77777777" w:rsidR="00F61411" w:rsidRDefault="00F61411" w:rsidP="00F61411">
      <w:r>
        <w:t xml:space="preserve">This command tells git to keep a permanent copy of the current files. To check whether </w:t>
      </w:r>
      <w:proofErr w:type="gramStart"/>
      <w:r>
        <w:t>a desired files</w:t>
      </w:r>
      <w:proofErr w:type="gramEnd"/>
      <w:r>
        <w:t xml:space="preserve"> have been committed, use: </w:t>
      </w:r>
    </w:p>
    <w:p w14:paraId="107628DB" w14:textId="77777777" w:rsidR="00F61411" w:rsidRDefault="00F61411" w:rsidP="00F61411"/>
    <w:p w14:paraId="200A1607" w14:textId="77777777" w:rsidR="00F61411" w:rsidRDefault="00F61411" w:rsidP="00F61411">
      <w:pPr>
        <w:pBdr>
          <w:top w:val="single" w:sz="4" w:space="1" w:color="auto"/>
          <w:left w:val="single" w:sz="4" w:space="4" w:color="auto"/>
          <w:bottom w:val="single" w:sz="4" w:space="1" w:color="auto"/>
          <w:right w:val="single" w:sz="4" w:space="4" w:color="auto"/>
        </w:pBdr>
        <w:rPr>
          <w:i/>
        </w:rPr>
      </w:pPr>
      <w:r>
        <w:rPr>
          <w:i/>
        </w:rPr>
        <w:t xml:space="preserve">$ </w:t>
      </w:r>
      <w:proofErr w:type="gramStart"/>
      <w:r>
        <w:rPr>
          <w:i/>
        </w:rPr>
        <w:t>git</w:t>
      </w:r>
      <w:proofErr w:type="gramEnd"/>
      <w:r>
        <w:rPr>
          <w:i/>
        </w:rPr>
        <w:t xml:space="preserve"> status</w:t>
      </w:r>
    </w:p>
    <w:p w14:paraId="3DFBD46C" w14:textId="77777777" w:rsidR="00F61411" w:rsidRDefault="00F61411" w:rsidP="00F61411"/>
    <w:p w14:paraId="011110D3" w14:textId="77777777" w:rsidR="00F61411" w:rsidRDefault="00F61411" w:rsidP="00F61411">
      <w:r>
        <w:t xml:space="preserve">You will see: </w:t>
      </w:r>
      <w:r>
        <w:rPr>
          <w:noProof/>
        </w:rPr>
        <w:drawing>
          <wp:inline distT="0" distB="0" distL="0" distR="0" wp14:anchorId="4524B5EF" wp14:editId="2C646EBD">
            <wp:extent cx="5486400" cy="64264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642646"/>
                    </a:xfrm>
                    <a:prstGeom prst="rect">
                      <a:avLst/>
                    </a:prstGeom>
                    <a:noFill/>
                    <a:ln>
                      <a:noFill/>
                    </a:ln>
                  </pic:spPr>
                </pic:pic>
              </a:graphicData>
            </a:graphic>
          </wp:inline>
        </w:drawing>
      </w:r>
    </w:p>
    <w:p w14:paraId="06BF1D1D" w14:textId="77777777" w:rsidR="00F61411" w:rsidRDefault="00F61411" w:rsidP="00F61411"/>
    <w:p w14:paraId="6CCC8653" w14:textId="77777777" w:rsidR="00F61411" w:rsidRDefault="00F61411" w:rsidP="00F61411">
      <w:r>
        <w:t xml:space="preserve">This reflects that we have committed the newly added files locally, but have not ‘pushed’ the local file to our remove repo on </w:t>
      </w:r>
      <w:proofErr w:type="spellStart"/>
      <w:r>
        <w:t>github</w:t>
      </w:r>
      <w:proofErr w:type="spellEnd"/>
      <w:r>
        <w:t xml:space="preserve">. To push, use: </w:t>
      </w:r>
    </w:p>
    <w:p w14:paraId="7D4A0A9C" w14:textId="77777777" w:rsidR="00F61411" w:rsidRDefault="00F61411" w:rsidP="00F61411"/>
    <w:p w14:paraId="1C85ECD9" w14:textId="77777777" w:rsidR="00F61411" w:rsidRDefault="00F61411" w:rsidP="00F61411">
      <w:pPr>
        <w:pBdr>
          <w:top w:val="single" w:sz="4" w:space="1" w:color="auto"/>
          <w:left w:val="single" w:sz="4" w:space="4" w:color="auto"/>
          <w:bottom w:val="single" w:sz="4" w:space="1" w:color="auto"/>
          <w:right w:val="single" w:sz="4" w:space="4" w:color="auto"/>
        </w:pBdr>
        <w:rPr>
          <w:i/>
        </w:rPr>
      </w:pPr>
      <w:r w:rsidRPr="00BE74E3">
        <w:rPr>
          <w:i/>
        </w:rPr>
        <w:t xml:space="preserve">$ </w:t>
      </w:r>
      <w:proofErr w:type="gramStart"/>
      <w:r w:rsidRPr="00BE74E3">
        <w:rPr>
          <w:i/>
        </w:rPr>
        <w:t>git</w:t>
      </w:r>
      <w:proofErr w:type="gramEnd"/>
      <w:r w:rsidRPr="00BE74E3">
        <w:rPr>
          <w:i/>
        </w:rPr>
        <w:t xml:space="preserve"> push origin master</w:t>
      </w:r>
    </w:p>
    <w:p w14:paraId="58DC0324" w14:textId="77777777" w:rsidR="00F61411" w:rsidRDefault="00F61411" w:rsidP="00F61411">
      <w:pPr>
        <w:rPr>
          <w:i/>
        </w:rPr>
      </w:pPr>
    </w:p>
    <w:p w14:paraId="0B7172C5" w14:textId="77777777" w:rsidR="00F61411" w:rsidRDefault="00F61411" w:rsidP="00F61411">
      <w:r>
        <w:t xml:space="preserve">To exclude a file, first create </w:t>
      </w:r>
      <w:proofErr w:type="gramStart"/>
      <w:r>
        <w:t>a .</w:t>
      </w:r>
      <w:proofErr w:type="spellStart"/>
      <w:r>
        <w:t>gitignore</w:t>
      </w:r>
      <w:proofErr w:type="spellEnd"/>
      <w:proofErr w:type="gramEnd"/>
      <w:r>
        <w:t xml:space="preserve"> file:</w:t>
      </w:r>
    </w:p>
    <w:p w14:paraId="1A4C9841" w14:textId="77777777" w:rsidR="00F61411" w:rsidRDefault="00F61411" w:rsidP="00F61411"/>
    <w:p w14:paraId="0779C14B" w14:textId="77777777" w:rsidR="00F61411" w:rsidRDefault="00F61411" w:rsidP="00F61411">
      <w:pPr>
        <w:pBdr>
          <w:top w:val="single" w:sz="4" w:space="1" w:color="auto"/>
          <w:left w:val="single" w:sz="4" w:space="4" w:color="auto"/>
          <w:bottom w:val="single" w:sz="4" w:space="1" w:color="auto"/>
          <w:right w:val="single" w:sz="4" w:space="4" w:color="auto"/>
        </w:pBdr>
      </w:pPr>
      <w:r>
        <w:t xml:space="preserve">$ </w:t>
      </w:r>
      <w:proofErr w:type="gramStart"/>
      <w:r>
        <w:t>touch</w:t>
      </w:r>
      <w:proofErr w:type="gramEnd"/>
      <w:r>
        <w:t xml:space="preserve"> .</w:t>
      </w:r>
      <w:proofErr w:type="spellStart"/>
      <w:r>
        <w:t>gitignore</w:t>
      </w:r>
      <w:proofErr w:type="spellEnd"/>
    </w:p>
    <w:p w14:paraId="64F91F41" w14:textId="77777777" w:rsidR="00F61411" w:rsidRDefault="00F61411" w:rsidP="00F61411"/>
    <w:p w14:paraId="4430E59E" w14:textId="77777777" w:rsidR="00F61411" w:rsidRDefault="00F61411" w:rsidP="00F61411">
      <w:r>
        <w:t xml:space="preserve">Then add files you don’t want to include. For example: </w:t>
      </w:r>
    </w:p>
    <w:p w14:paraId="22E5B28C" w14:textId="77777777" w:rsidR="00F61411" w:rsidRDefault="00F61411" w:rsidP="00F61411"/>
    <w:p w14:paraId="60FF57A9" w14:textId="77777777" w:rsidR="00F61411" w:rsidRDefault="00F61411" w:rsidP="00F61411">
      <w:pPr>
        <w:pBdr>
          <w:top w:val="single" w:sz="4" w:space="1" w:color="auto"/>
          <w:left w:val="single" w:sz="4" w:space="4" w:color="auto"/>
          <w:bottom w:val="single" w:sz="4" w:space="1" w:color="auto"/>
          <w:right w:val="single" w:sz="4" w:space="4" w:color="auto"/>
        </w:pBdr>
      </w:pPr>
      <w:r>
        <w:t xml:space="preserve">$ </w:t>
      </w:r>
      <w:proofErr w:type="gramStart"/>
      <w:r w:rsidRPr="00FE1856">
        <w:t>echo</w:t>
      </w:r>
      <w:proofErr w:type="gramEnd"/>
      <w:r w:rsidRPr="00FE1856">
        <w:t xml:space="preserve"> '.nfs0000000006ee455100000edb' &gt;&gt; .</w:t>
      </w:r>
      <w:proofErr w:type="spellStart"/>
      <w:r w:rsidRPr="00FE1856">
        <w:t>gitignore</w:t>
      </w:r>
      <w:proofErr w:type="spellEnd"/>
    </w:p>
    <w:p w14:paraId="3ED2CE14" w14:textId="77777777" w:rsidR="00F61411" w:rsidRPr="00FE1856" w:rsidRDefault="00F61411" w:rsidP="00F61411"/>
    <w:p w14:paraId="3838AD62" w14:textId="77777777" w:rsidR="00F61411" w:rsidRDefault="00F61411" w:rsidP="00F61411"/>
    <w:p w14:paraId="71605374" w14:textId="4672F528" w:rsidR="00F61411" w:rsidRDefault="00EA0320" w:rsidP="00EA0320">
      <w:pPr>
        <w:pStyle w:val="Heading2"/>
      </w:pPr>
      <w:r>
        <w:t xml:space="preserve">Interactive Staging </w:t>
      </w:r>
    </w:p>
    <w:p w14:paraId="4333C943" w14:textId="2EB45B0C" w:rsidR="00EA0320" w:rsidRDefault="00EA0320" w:rsidP="00EA0320">
      <w:r>
        <w:rPr>
          <w:noProof/>
        </w:rPr>
        <w:drawing>
          <wp:inline distT="0" distB="0" distL="0" distR="0" wp14:anchorId="003856DD" wp14:editId="7AD20A65">
            <wp:extent cx="5486400" cy="302296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3022960"/>
                    </a:xfrm>
                    <a:prstGeom prst="rect">
                      <a:avLst/>
                    </a:prstGeom>
                    <a:noFill/>
                    <a:ln>
                      <a:noFill/>
                    </a:ln>
                  </pic:spPr>
                </pic:pic>
              </a:graphicData>
            </a:graphic>
          </wp:inline>
        </w:drawing>
      </w:r>
    </w:p>
    <w:p w14:paraId="15DC6CAB" w14:textId="0D999BDE" w:rsidR="00EA0320" w:rsidRPr="00EA0320" w:rsidRDefault="00EA0320" w:rsidP="00EA0320">
      <w:r>
        <w:t>“</w:t>
      </w:r>
      <w:r w:rsidRPr="00EA0320">
        <w:t xml:space="preserve">Git has three main states that your files can reside in: committed, modified, and staged. </w:t>
      </w:r>
      <w:proofErr w:type="gramStart"/>
      <w:r w:rsidRPr="00EA0320">
        <w:t>Committed means that the data is safely stored in your local database.</w:t>
      </w:r>
      <w:proofErr w:type="gramEnd"/>
      <w:r w:rsidRPr="00EA0320">
        <w:t xml:space="preserve"> Modified means that you have changed the file but have not committed it to your database yet. Staged means that you have marked a modified file in its current version to go into your next commit snapshot.</w:t>
      </w:r>
      <w:r>
        <w:t>”</w:t>
      </w:r>
    </w:p>
    <w:p w14:paraId="176E7497" w14:textId="77777777" w:rsidR="00F61411" w:rsidRPr="00131766" w:rsidRDefault="00F61411" w:rsidP="00F61411"/>
    <w:p w14:paraId="4E0B3FBA" w14:textId="023E97B1" w:rsidR="00EA0320" w:rsidRDefault="00EA0320" w:rsidP="00B002F0">
      <w:r>
        <w:t xml:space="preserve">To interactively stage files, use: </w:t>
      </w:r>
    </w:p>
    <w:p w14:paraId="364E233D" w14:textId="6228F203" w:rsidR="00EA0320" w:rsidRDefault="00EA0320" w:rsidP="00EA0320">
      <w:pPr>
        <w:pBdr>
          <w:top w:val="single" w:sz="4" w:space="1" w:color="auto"/>
          <w:left w:val="single" w:sz="4" w:space="4" w:color="auto"/>
          <w:bottom w:val="single" w:sz="4" w:space="1" w:color="auto"/>
          <w:right w:val="single" w:sz="4" w:space="4" w:color="auto"/>
        </w:pBdr>
      </w:pPr>
      <w:r>
        <w:t xml:space="preserve">$ </w:t>
      </w:r>
      <w:proofErr w:type="gramStart"/>
      <w:r>
        <w:t>git</w:t>
      </w:r>
      <w:proofErr w:type="gramEnd"/>
      <w:r>
        <w:t xml:space="preserve"> add -</w:t>
      </w:r>
      <w:proofErr w:type="spellStart"/>
      <w:r>
        <w:t>i</w:t>
      </w:r>
      <w:proofErr w:type="spellEnd"/>
    </w:p>
    <w:p w14:paraId="2F678ACB" w14:textId="77777777" w:rsidR="00EA0320" w:rsidRDefault="00EA0320" w:rsidP="00EA0320"/>
    <w:p w14:paraId="4B18CCEA" w14:textId="51162729" w:rsidR="00EA0320" w:rsidRDefault="00EA0320" w:rsidP="001D6374">
      <w:pPr>
        <w:pStyle w:val="Heading2"/>
      </w:pPr>
      <w:r>
        <w:t xml:space="preserve">More information: </w:t>
      </w:r>
    </w:p>
    <w:p w14:paraId="7E6639F9" w14:textId="073CF7FD" w:rsidR="00EA0320" w:rsidRDefault="00EA0320" w:rsidP="00EA0320">
      <w:pPr>
        <w:pStyle w:val="ListBullet"/>
      </w:pPr>
      <w:proofErr w:type="gramStart"/>
      <w:r>
        <w:t>git</w:t>
      </w:r>
      <w:proofErr w:type="gramEnd"/>
      <w:r>
        <w:t>-</w:t>
      </w:r>
      <w:proofErr w:type="spellStart"/>
      <w:r>
        <w:t>scm</w:t>
      </w:r>
      <w:proofErr w:type="spellEnd"/>
      <w:r w:rsidR="001E6F09">
        <w:t xml:space="preserve"> interactive staging</w:t>
      </w:r>
      <w:r>
        <w:t xml:space="preserve">: </w:t>
      </w:r>
      <w:hyperlink r:id="rId16" w:history="1">
        <w:r w:rsidRPr="00EA0320">
          <w:rPr>
            <w:rStyle w:val="Hyperlink"/>
          </w:rPr>
          <w:t>link</w:t>
        </w:r>
      </w:hyperlink>
    </w:p>
    <w:p w14:paraId="3468BC0B" w14:textId="048E80BD" w:rsidR="001D6374" w:rsidRDefault="001D6374" w:rsidP="00EA0320">
      <w:pPr>
        <w:pStyle w:val="ListBullet"/>
      </w:pPr>
      <w:proofErr w:type="gramStart"/>
      <w:r>
        <w:t>minimal</w:t>
      </w:r>
      <w:proofErr w:type="gramEnd"/>
      <w:r>
        <w:t xml:space="preserve"> tutorial: </w:t>
      </w:r>
      <w:hyperlink r:id="rId17" w:history="1">
        <w:r w:rsidRPr="001D6374">
          <w:rPr>
            <w:rStyle w:val="Hyperlink"/>
          </w:rPr>
          <w:t>link</w:t>
        </w:r>
      </w:hyperlink>
    </w:p>
    <w:p w14:paraId="3008B941" w14:textId="32CAFD32" w:rsidR="00B002F0" w:rsidRDefault="00B002F0" w:rsidP="00B002F0">
      <w:pPr>
        <w:pStyle w:val="Heading1"/>
      </w:pPr>
      <w:proofErr w:type="spellStart"/>
      <w:r>
        <w:t>FastQ</w:t>
      </w:r>
      <w:proofErr w:type="spellEnd"/>
      <w:r>
        <w:t xml:space="preserve"> Quality Control: </w:t>
      </w:r>
    </w:p>
    <w:p w14:paraId="59B7D272" w14:textId="77777777" w:rsidR="00B002F0" w:rsidRDefault="00B002F0" w:rsidP="00B002F0">
      <w:r>
        <w:t xml:space="preserve">First, let us check the quality of the sequencing result using fastQC. </w:t>
      </w:r>
    </w:p>
    <w:p w14:paraId="7C114577" w14:textId="77777777" w:rsidR="00B002F0" w:rsidRDefault="00B002F0" w:rsidP="00B002F0"/>
    <w:p w14:paraId="3DA2CF35" w14:textId="77777777" w:rsidR="00B002F0" w:rsidRDefault="00B002F0" w:rsidP="00B002F0">
      <w:pPr>
        <w:rPr>
          <w:rStyle w:val="HTMLCode"/>
          <w:rFonts w:ascii="Cambria" w:hAnsi="Cambria" w:cs="Times New Roman"/>
        </w:rPr>
      </w:pPr>
      <w:r>
        <w:t>Let’s say your file is located in &lt;</w:t>
      </w:r>
      <w:proofErr w:type="spellStart"/>
      <w:r>
        <w:t>input_directory</w:t>
      </w:r>
      <w:proofErr w:type="spellEnd"/>
      <w:r>
        <w:t xml:space="preserve">&gt;. </w:t>
      </w:r>
      <w:r>
        <w:rPr>
          <w:rStyle w:val="HTMLCode"/>
          <w:rFonts w:ascii="Cambria" w:hAnsi="Cambria" w:cs="Times New Roman"/>
        </w:rPr>
        <w:t xml:space="preserve">To make our life easier, let’s create an atlas. </w:t>
      </w:r>
    </w:p>
    <w:p w14:paraId="29F3EA2A" w14:textId="77777777" w:rsidR="00B002F0" w:rsidRDefault="00B002F0" w:rsidP="00B002F0">
      <w:pPr>
        <w:rPr>
          <w:rStyle w:val="HTMLCode"/>
          <w:rFonts w:ascii="Cambria" w:hAnsi="Cambria" w:cs="Times New Roman"/>
        </w:rPr>
      </w:pPr>
    </w:p>
    <w:p w14:paraId="0D6B12CB" w14:textId="77777777" w:rsidR="00B002F0" w:rsidRPr="007C399C" w:rsidRDefault="00B002F0" w:rsidP="00B002F0">
      <w:pPr>
        <w:pBdr>
          <w:top w:val="single" w:sz="4" w:space="1" w:color="auto"/>
          <w:left w:val="single" w:sz="4" w:space="4" w:color="auto"/>
          <w:bottom w:val="single" w:sz="4" w:space="1" w:color="auto"/>
          <w:right w:val="single" w:sz="4" w:space="4" w:color="auto"/>
        </w:pBdr>
        <w:rPr>
          <w:i/>
        </w:rPr>
      </w:pPr>
      <w:proofErr w:type="gramStart"/>
      <w:r w:rsidRPr="007C399C">
        <w:rPr>
          <w:rStyle w:val="HTMLCode"/>
          <w:rFonts w:ascii="Cambria" w:hAnsi="Cambria" w:cs="Times New Roman"/>
          <w:i/>
        </w:rPr>
        <w:t>in</w:t>
      </w:r>
      <w:proofErr w:type="gramEnd"/>
      <w:r w:rsidRPr="007C399C">
        <w:rPr>
          <w:rStyle w:val="HTMLCode"/>
          <w:rFonts w:ascii="Cambria" w:hAnsi="Cambria" w:cs="Times New Roman"/>
          <w:i/>
        </w:rPr>
        <w:t>=</w:t>
      </w:r>
      <w:r w:rsidRPr="007C399C">
        <w:rPr>
          <w:i/>
        </w:rPr>
        <w:t>&lt;</w:t>
      </w:r>
      <w:proofErr w:type="spellStart"/>
      <w:r w:rsidRPr="007C399C">
        <w:rPr>
          <w:i/>
        </w:rPr>
        <w:t>input_directory</w:t>
      </w:r>
      <w:proofErr w:type="spellEnd"/>
      <w:r w:rsidRPr="007C399C">
        <w:rPr>
          <w:i/>
        </w:rPr>
        <w:t>&gt;</w:t>
      </w:r>
    </w:p>
    <w:p w14:paraId="5FBCBECD" w14:textId="77777777" w:rsidR="00B002F0" w:rsidRDefault="00B002F0" w:rsidP="00B002F0">
      <w:pPr>
        <w:pBdr>
          <w:top w:val="single" w:sz="4" w:space="1" w:color="auto"/>
          <w:left w:val="single" w:sz="4" w:space="4" w:color="auto"/>
          <w:bottom w:val="single" w:sz="4" w:space="1" w:color="auto"/>
          <w:right w:val="single" w:sz="4" w:space="4" w:color="auto"/>
        </w:pBdr>
        <w:rPr>
          <w:rStyle w:val="HTMLCode"/>
          <w:rFonts w:ascii="Cambria" w:hAnsi="Cambria" w:cs="Times New Roman"/>
          <w:i/>
        </w:rPr>
      </w:pPr>
      <w:proofErr w:type="gramStart"/>
      <w:r w:rsidRPr="007C399C">
        <w:rPr>
          <w:rStyle w:val="HTMLCode"/>
          <w:rFonts w:ascii="Cambria" w:hAnsi="Cambria" w:cs="Times New Roman"/>
          <w:i/>
        </w:rPr>
        <w:t>out</w:t>
      </w:r>
      <w:proofErr w:type="gramEnd"/>
      <w:r w:rsidRPr="007C399C">
        <w:rPr>
          <w:rStyle w:val="HTMLCode"/>
          <w:rFonts w:ascii="Cambria" w:hAnsi="Cambria" w:cs="Times New Roman"/>
          <w:i/>
        </w:rPr>
        <w:t>=&lt;</w:t>
      </w:r>
      <w:proofErr w:type="spellStart"/>
      <w:r w:rsidRPr="007C399C">
        <w:rPr>
          <w:rStyle w:val="HTMLCode"/>
          <w:rFonts w:ascii="Cambria" w:hAnsi="Cambria" w:cs="Times New Roman"/>
          <w:i/>
        </w:rPr>
        <w:t>output_directory</w:t>
      </w:r>
      <w:proofErr w:type="spellEnd"/>
      <w:r w:rsidRPr="007C399C">
        <w:rPr>
          <w:rStyle w:val="HTMLCode"/>
          <w:rFonts w:ascii="Cambria" w:hAnsi="Cambria" w:cs="Times New Roman"/>
          <w:i/>
        </w:rPr>
        <w:t>&gt;</w:t>
      </w:r>
    </w:p>
    <w:p w14:paraId="66F09C22" w14:textId="77777777" w:rsidR="00B002F0" w:rsidRPr="00A77D57" w:rsidRDefault="00B002F0" w:rsidP="00B002F0">
      <w:pPr>
        <w:rPr>
          <w:rStyle w:val="HTMLCode"/>
          <w:rFonts w:ascii="Cambria" w:hAnsi="Cambria" w:cs="Times New Roman"/>
          <w:i/>
        </w:rPr>
      </w:pPr>
    </w:p>
    <w:p w14:paraId="37A2A024" w14:textId="77777777" w:rsidR="00B002F0" w:rsidRDefault="00B002F0" w:rsidP="00B002F0">
      <w:pPr>
        <w:rPr>
          <w:rStyle w:val="HTMLCode"/>
          <w:rFonts w:ascii="Cambria" w:hAnsi="Cambria" w:cs="Times New Roman"/>
        </w:rPr>
      </w:pPr>
      <w:r>
        <w:rPr>
          <w:rStyle w:val="HTMLCode"/>
          <w:rFonts w:ascii="Cambria" w:hAnsi="Cambria" w:cs="Times New Roman"/>
        </w:rPr>
        <w:t xml:space="preserve">To run fastQC, first let us load the module (I’m on a cluster, but you can also download fastQC from </w:t>
      </w:r>
      <w:hyperlink r:id="rId18" w:history="1">
        <w:r w:rsidRPr="00587974">
          <w:rPr>
            <w:rStyle w:val="Hyperlink"/>
            <w:rFonts w:ascii="Cambria" w:hAnsi="Cambria" w:cs="Times New Roman"/>
          </w:rPr>
          <w:t>here</w:t>
        </w:r>
      </w:hyperlink>
      <w:r>
        <w:rPr>
          <w:rStyle w:val="HTMLCode"/>
          <w:rFonts w:ascii="Cambria" w:hAnsi="Cambria" w:cs="Times New Roman"/>
        </w:rPr>
        <w:t xml:space="preserve">. </w:t>
      </w:r>
    </w:p>
    <w:p w14:paraId="74E64C1B" w14:textId="77777777" w:rsidR="00B002F0" w:rsidRDefault="00B002F0" w:rsidP="00B002F0">
      <w:pPr>
        <w:rPr>
          <w:rStyle w:val="HTMLCode"/>
          <w:rFonts w:ascii="Cambria" w:hAnsi="Cambria" w:cs="Times New Roman"/>
        </w:rPr>
      </w:pPr>
    </w:p>
    <w:p w14:paraId="4202AF81" w14:textId="77777777" w:rsidR="00B002F0" w:rsidRDefault="00B002F0" w:rsidP="00B002F0">
      <w:pPr>
        <w:pBdr>
          <w:top w:val="single" w:sz="4" w:space="1" w:color="auto"/>
          <w:left w:val="single" w:sz="4" w:space="4" w:color="auto"/>
          <w:bottom w:val="single" w:sz="4" w:space="1" w:color="auto"/>
          <w:right w:val="single" w:sz="4" w:space="4" w:color="auto"/>
        </w:pBdr>
        <w:rPr>
          <w:rStyle w:val="HTMLCode"/>
          <w:rFonts w:ascii="Cambria" w:hAnsi="Cambria" w:cs="Times New Roman"/>
          <w:i/>
        </w:rPr>
      </w:pPr>
      <w:proofErr w:type="gramStart"/>
      <w:r>
        <w:rPr>
          <w:rStyle w:val="HTMLCode"/>
          <w:rFonts w:ascii="Cambria" w:hAnsi="Cambria" w:cs="Times New Roman"/>
          <w:i/>
        </w:rPr>
        <w:t>module</w:t>
      </w:r>
      <w:proofErr w:type="gramEnd"/>
      <w:r>
        <w:rPr>
          <w:rStyle w:val="HTMLCode"/>
          <w:rFonts w:ascii="Cambria" w:hAnsi="Cambria" w:cs="Times New Roman"/>
          <w:i/>
        </w:rPr>
        <w:t xml:space="preserve"> load </w:t>
      </w:r>
      <w:proofErr w:type="spellStart"/>
      <w:r w:rsidRPr="00587974">
        <w:rPr>
          <w:rStyle w:val="HTMLCode"/>
          <w:rFonts w:ascii="Cambria" w:hAnsi="Cambria" w:cs="Times New Roman"/>
          <w:i/>
        </w:rPr>
        <w:t>fastqc</w:t>
      </w:r>
      <w:proofErr w:type="spellEnd"/>
      <w:r w:rsidRPr="00587974">
        <w:rPr>
          <w:rStyle w:val="HTMLCode"/>
          <w:rFonts w:ascii="Cambria" w:hAnsi="Cambria" w:cs="Times New Roman"/>
          <w:i/>
        </w:rPr>
        <w:t>/0.1</w:t>
      </w:r>
      <w:r>
        <w:rPr>
          <w:rStyle w:val="HTMLCode"/>
          <w:rFonts w:ascii="Cambria" w:hAnsi="Cambria" w:cs="Times New Roman"/>
          <w:i/>
        </w:rPr>
        <w:t>1.2</w:t>
      </w:r>
    </w:p>
    <w:p w14:paraId="7C13BFE7" w14:textId="77777777" w:rsidR="00B002F0" w:rsidRDefault="00B002F0" w:rsidP="00B002F0">
      <w:pPr>
        <w:rPr>
          <w:rStyle w:val="HTMLCode"/>
          <w:rFonts w:ascii="Cambria" w:hAnsi="Cambria" w:cs="Times New Roman"/>
          <w:i/>
        </w:rPr>
      </w:pPr>
    </w:p>
    <w:p w14:paraId="1CB5EB2B" w14:textId="77777777" w:rsidR="00B002F0" w:rsidRDefault="00B002F0" w:rsidP="00B002F0">
      <w:pPr>
        <w:rPr>
          <w:rFonts w:ascii="Cambria" w:hAnsi="Cambria"/>
        </w:rPr>
      </w:pPr>
      <w:r>
        <w:rPr>
          <w:rFonts w:ascii="Cambria" w:hAnsi="Cambria"/>
        </w:rPr>
        <w:t xml:space="preserve">To run, type: </w:t>
      </w:r>
    </w:p>
    <w:p w14:paraId="0A0B99FB" w14:textId="77777777" w:rsidR="00B002F0" w:rsidRDefault="00B002F0" w:rsidP="00B002F0">
      <w:pPr>
        <w:rPr>
          <w:rFonts w:ascii="Cambria" w:hAnsi="Cambria"/>
        </w:rPr>
      </w:pPr>
    </w:p>
    <w:p w14:paraId="7A1EDEFD" w14:textId="77777777" w:rsidR="00B002F0" w:rsidRDefault="00B002F0" w:rsidP="00B002F0">
      <w:pPr>
        <w:pBdr>
          <w:top w:val="single" w:sz="4" w:space="1" w:color="auto"/>
          <w:left w:val="single" w:sz="4" w:space="4" w:color="auto"/>
          <w:bottom w:val="single" w:sz="4" w:space="1" w:color="auto"/>
          <w:right w:val="single" w:sz="4" w:space="4" w:color="auto"/>
        </w:pBdr>
        <w:rPr>
          <w:rFonts w:ascii="Cambria" w:hAnsi="Cambria"/>
          <w:i/>
        </w:rPr>
      </w:pPr>
      <w:proofErr w:type="spellStart"/>
      <w:proofErr w:type="gramStart"/>
      <w:r>
        <w:rPr>
          <w:rFonts w:ascii="Cambria" w:hAnsi="Cambria"/>
          <w:i/>
        </w:rPr>
        <w:t>fastqc</w:t>
      </w:r>
      <w:proofErr w:type="spellEnd"/>
      <w:proofErr w:type="gramEnd"/>
      <w:r>
        <w:rPr>
          <w:rFonts w:ascii="Cambria" w:hAnsi="Cambria"/>
          <w:i/>
        </w:rPr>
        <w:t xml:space="preserve"> $in/&lt;</w:t>
      </w:r>
      <w:proofErr w:type="spellStart"/>
      <w:r>
        <w:rPr>
          <w:rFonts w:ascii="Cambria" w:hAnsi="Cambria"/>
          <w:i/>
        </w:rPr>
        <w:t>input_file</w:t>
      </w:r>
      <w:proofErr w:type="spellEnd"/>
      <w:r>
        <w:rPr>
          <w:rFonts w:ascii="Cambria" w:hAnsi="Cambria"/>
          <w:i/>
        </w:rPr>
        <w:t>&gt; --</w:t>
      </w:r>
      <w:proofErr w:type="spellStart"/>
      <w:r>
        <w:rPr>
          <w:rFonts w:ascii="Cambria" w:hAnsi="Cambria"/>
          <w:i/>
        </w:rPr>
        <w:t>outdir</w:t>
      </w:r>
      <w:proofErr w:type="spellEnd"/>
      <w:r>
        <w:rPr>
          <w:rFonts w:ascii="Cambria" w:hAnsi="Cambria"/>
          <w:i/>
        </w:rPr>
        <w:t>=$out</w:t>
      </w:r>
    </w:p>
    <w:p w14:paraId="0D5D8194" w14:textId="77777777" w:rsidR="00B002F0" w:rsidRDefault="00B002F0" w:rsidP="00B002F0">
      <w:pPr>
        <w:rPr>
          <w:rFonts w:ascii="Cambria" w:hAnsi="Cambria"/>
          <w:i/>
        </w:rPr>
      </w:pPr>
    </w:p>
    <w:p w14:paraId="5740D35F" w14:textId="77777777" w:rsidR="00B002F0" w:rsidRDefault="00B002F0" w:rsidP="00B002F0">
      <w:pPr>
        <w:rPr>
          <w:rFonts w:ascii="Cambria" w:hAnsi="Cambria"/>
        </w:rPr>
      </w:pPr>
      <w:r>
        <w:rPr>
          <w:rFonts w:ascii="Cambria" w:hAnsi="Cambria"/>
        </w:rPr>
        <w:t xml:space="preserve">Now we will have our results in the output directory. The document from </w:t>
      </w:r>
      <w:hyperlink r:id="rId19" w:history="1">
        <w:r w:rsidRPr="003D5D58">
          <w:rPr>
            <w:rStyle w:val="Hyperlink"/>
            <w:rFonts w:ascii="Cambria" w:hAnsi="Cambria"/>
          </w:rPr>
          <w:t>here</w:t>
        </w:r>
      </w:hyperlink>
      <w:r>
        <w:rPr>
          <w:rFonts w:ascii="Cambria" w:hAnsi="Cambria"/>
        </w:rPr>
        <w:t xml:space="preserve"> will help you understand the result.  </w:t>
      </w:r>
    </w:p>
    <w:p w14:paraId="6CF9BDB9" w14:textId="77777777" w:rsidR="00B002F0" w:rsidRDefault="00B002F0" w:rsidP="00B002F0">
      <w:pPr>
        <w:rPr>
          <w:rFonts w:ascii="Cambria" w:hAnsi="Cambria"/>
        </w:rPr>
      </w:pPr>
    </w:p>
    <w:p w14:paraId="72F95996" w14:textId="5B942198" w:rsidR="0005643A" w:rsidRDefault="0005643A" w:rsidP="0005643A">
      <w:pPr>
        <w:pStyle w:val="ListBullet"/>
      </w:pPr>
      <w:r>
        <w:t xml:space="preserve">Batch implementation: </w:t>
      </w:r>
      <w:r w:rsidRPr="0005643A">
        <w:rPr>
          <w:b/>
        </w:rPr>
        <w:t>run_fastqc.sh</w:t>
      </w:r>
      <w:r>
        <w:t xml:space="preserve"> </w:t>
      </w:r>
    </w:p>
    <w:p w14:paraId="59F347F9" w14:textId="21827E8F" w:rsidR="00B002F0" w:rsidRDefault="00B002F0" w:rsidP="00B002F0">
      <w:pPr>
        <w:pStyle w:val="Heading2"/>
      </w:pPr>
      <w:r>
        <w:t>Trim adapters</w:t>
      </w:r>
    </w:p>
    <w:p w14:paraId="0F8C9492" w14:textId="77777777" w:rsidR="001A0240" w:rsidRPr="001A0240" w:rsidRDefault="001A0240" w:rsidP="001A0240"/>
    <w:p w14:paraId="43F056B8" w14:textId="77777777" w:rsidR="00B002F0" w:rsidRDefault="00B002F0" w:rsidP="00B002F0">
      <w:pPr>
        <w:rPr>
          <w:rFonts w:ascii="Cambria" w:hAnsi="Cambria"/>
        </w:rPr>
      </w:pPr>
      <w:proofErr w:type="gramStart"/>
      <w:r>
        <w:rPr>
          <w:rFonts w:ascii="Cambria" w:hAnsi="Cambria"/>
        </w:rPr>
        <w:t>If you see adaptor contamination especially towards the end.</w:t>
      </w:r>
      <w:proofErr w:type="gramEnd"/>
      <w:r>
        <w:rPr>
          <w:rFonts w:ascii="Cambria" w:hAnsi="Cambria"/>
        </w:rPr>
        <w:t xml:space="preserve"> This is because if you template is not long enough, the adapter sequences will be sequences right after the template ends. If this is the case, we will need to cut the </w:t>
      </w:r>
      <w:proofErr w:type="spellStart"/>
      <w:r>
        <w:rPr>
          <w:rFonts w:ascii="Cambria" w:hAnsi="Cambria"/>
        </w:rPr>
        <w:t>adatpters</w:t>
      </w:r>
      <w:proofErr w:type="spellEnd"/>
      <w:r>
        <w:rPr>
          <w:rFonts w:ascii="Cambria" w:hAnsi="Cambria"/>
        </w:rPr>
        <w:t xml:space="preserve"> with </w:t>
      </w:r>
      <w:proofErr w:type="spellStart"/>
      <w:r>
        <w:rPr>
          <w:rFonts w:ascii="Cambria" w:hAnsi="Cambria"/>
        </w:rPr>
        <w:t>cutadapt</w:t>
      </w:r>
      <w:proofErr w:type="spellEnd"/>
      <w:r>
        <w:rPr>
          <w:rFonts w:ascii="Cambria" w:hAnsi="Cambria"/>
        </w:rPr>
        <w:t xml:space="preserve">. </w:t>
      </w:r>
    </w:p>
    <w:p w14:paraId="763BBC10" w14:textId="77777777" w:rsidR="00B002F0" w:rsidRDefault="00B002F0" w:rsidP="00B002F0">
      <w:pPr>
        <w:rPr>
          <w:rFonts w:ascii="Cambria" w:hAnsi="Cambria"/>
        </w:rPr>
      </w:pPr>
    </w:p>
    <w:p w14:paraId="6CAAAF3D" w14:textId="77777777" w:rsidR="00B002F0" w:rsidRDefault="00B002F0" w:rsidP="00B002F0">
      <w:pPr>
        <w:rPr>
          <w:rFonts w:ascii="Cambria" w:hAnsi="Cambria"/>
        </w:rPr>
      </w:pPr>
      <w:r>
        <w:rPr>
          <w:rFonts w:ascii="Cambria" w:hAnsi="Cambria"/>
        </w:rPr>
        <w:t xml:space="preserve">If you don’t have </w:t>
      </w:r>
      <w:proofErr w:type="spellStart"/>
      <w:r>
        <w:rPr>
          <w:rFonts w:ascii="Cambria" w:hAnsi="Cambria"/>
        </w:rPr>
        <w:t>cutadapt</w:t>
      </w:r>
      <w:proofErr w:type="spellEnd"/>
      <w:r>
        <w:rPr>
          <w:rFonts w:ascii="Cambria" w:hAnsi="Cambria"/>
        </w:rPr>
        <w:t xml:space="preserve">, install using:  </w:t>
      </w:r>
    </w:p>
    <w:p w14:paraId="6B11BA0F" w14:textId="77777777" w:rsidR="00B002F0" w:rsidRDefault="00B002F0" w:rsidP="00B002F0">
      <w:pPr>
        <w:rPr>
          <w:rFonts w:ascii="Cambria" w:hAnsi="Cambria"/>
        </w:rPr>
      </w:pPr>
    </w:p>
    <w:p w14:paraId="221BB7E1" w14:textId="77777777" w:rsidR="00B002F0" w:rsidRDefault="00B002F0" w:rsidP="00B002F0">
      <w:pPr>
        <w:pBdr>
          <w:top w:val="single" w:sz="4" w:space="1" w:color="auto"/>
          <w:left w:val="single" w:sz="4" w:space="4" w:color="auto"/>
          <w:bottom w:val="single" w:sz="4" w:space="1" w:color="auto"/>
          <w:right w:val="single" w:sz="4" w:space="4" w:color="auto"/>
        </w:pBdr>
        <w:rPr>
          <w:rFonts w:ascii="Cambria" w:hAnsi="Cambria"/>
          <w:i/>
        </w:rPr>
      </w:pPr>
      <w:proofErr w:type="gramStart"/>
      <w:r>
        <w:rPr>
          <w:rFonts w:ascii="Cambria" w:hAnsi="Cambria"/>
          <w:i/>
        </w:rPr>
        <w:t>pip</w:t>
      </w:r>
      <w:proofErr w:type="gramEnd"/>
      <w:r>
        <w:rPr>
          <w:rFonts w:ascii="Cambria" w:hAnsi="Cambria"/>
          <w:i/>
        </w:rPr>
        <w:t xml:space="preserve"> install </w:t>
      </w:r>
      <w:proofErr w:type="spellStart"/>
      <w:r>
        <w:rPr>
          <w:rFonts w:ascii="Cambria" w:hAnsi="Cambria"/>
          <w:i/>
        </w:rPr>
        <w:t>cutadapt</w:t>
      </w:r>
      <w:proofErr w:type="spellEnd"/>
    </w:p>
    <w:p w14:paraId="1C69F1E8" w14:textId="77777777" w:rsidR="00B002F0" w:rsidRDefault="00B002F0" w:rsidP="00B002F0">
      <w:pPr>
        <w:rPr>
          <w:rFonts w:ascii="Cambria" w:hAnsi="Cambria"/>
          <w:i/>
        </w:rPr>
      </w:pPr>
    </w:p>
    <w:p w14:paraId="2772097B" w14:textId="77777777" w:rsidR="00B002F0" w:rsidRDefault="00B002F0" w:rsidP="00B002F0">
      <w:pPr>
        <w:rPr>
          <w:rFonts w:ascii="Cambria" w:hAnsi="Cambria"/>
        </w:rPr>
      </w:pPr>
      <w:r>
        <w:rPr>
          <w:rFonts w:ascii="Cambria" w:hAnsi="Cambria"/>
        </w:rPr>
        <w:t xml:space="preserve">To trim </w:t>
      </w:r>
      <w:proofErr w:type="spellStart"/>
      <w:r>
        <w:rPr>
          <w:rFonts w:ascii="Cambria" w:hAnsi="Cambria"/>
        </w:rPr>
        <w:t>illumina</w:t>
      </w:r>
      <w:proofErr w:type="spellEnd"/>
      <w:r>
        <w:rPr>
          <w:rFonts w:ascii="Cambria" w:hAnsi="Cambria"/>
        </w:rPr>
        <w:t xml:space="preserve"> single-ended indexed libraries: </w:t>
      </w:r>
    </w:p>
    <w:p w14:paraId="5CE27000" w14:textId="77777777" w:rsidR="00B002F0" w:rsidRDefault="00B002F0" w:rsidP="00B002F0">
      <w:pPr>
        <w:rPr>
          <w:rFonts w:ascii="Cambria" w:hAnsi="Cambria"/>
        </w:rPr>
      </w:pPr>
    </w:p>
    <w:p w14:paraId="75EF924E" w14:textId="77777777" w:rsidR="00B002F0" w:rsidRPr="008B564C" w:rsidRDefault="00B002F0" w:rsidP="00B002F0">
      <w:pPr>
        <w:pBdr>
          <w:top w:val="single" w:sz="4" w:space="1" w:color="auto"/>
          <w:left w:val="single" w:sz="4" w:space="4" w:color="auto"/>
          <w:bottom w:val="single" w:sz="4" w:space="1" w:color="auto"/>
          <w:right w:val="single" w:sz="4" w:space="4" w:color="auto"/>
        </w:pBdr>
        <w:rPr>
          <w:rFonts w:ascii="Cambria" w:hAnsi="Cambria"/>
          <w:i/>
        </w:rPr>
      </w:pPr>
      <w:proofErr w:type="spellStart"/>
      <w:proofErr w:type="gramStart"/>
      <w:r w:rsidRPr="008B564C">
        <w:rPr>
          <w:rFonts w:ascii="Cambria" w:hAnsi="Cambria"/>
          <w:i/>
        </w:rPr>
        <w:t>cutadapt</w:t>
      </w:r>
      <w:proofErr w:type="spellEnd"/>
      <w:proofErr w:type="gramEnd"/>
      <w:r w:rsidRPr="008B564C">
        <w:rPr>
          <w:rFonts w:ascii="Cambria" w:hAnsi="Cambria"/>
          <w:i/>
        </w:rPr>
        <w:t xml:space="preserve"> -a GATCGGAAGAGCACACGTCTGAACTCCAGTCACNNNNNNATCTCGTA</w:t>
      </w:r>
      <w:r>
        <w:rPr>
          <w:rFonts w:ascii="Cambria" w:hAnsi="Cambria"/>
          <w:i/>
        </w:rPr>
        <w:t>TGCCGTCTTCTGCTTG -o</w:t>
      </w:r>
      <w:r w:rsidRPr="008B564C">
        <w:rPr>
          <w:rFonts w:ascii="Cambria" w:hAnsi="Cambria"/>
          <w:i/>
        </w:rPr>
        <w:t xml:space="preserve"> trimmed.1.fastq</w:t>
      </w:r>
      <w:r>
        <w:rPr>
          <w:rFonts w:ascii="Cambria" w:hAnsi="Cambria"/>
          <w:i/>
        </w:rPr>
        <w:t xml:space="preserve"> reads.1.fastq &gt; -o trimmed.1.log</w:t>
      </w:r>
    </w:p>
    <w:p w14:paraId="02CCA02B" w14:textId="77777777" w:rsidR="00B002F0" w:rsidRDefault="00B002F0" w:rsidP="00B002F0">
      <w:pPr>
        <w:rPr>
          <w:rFonts w:ascii="Cambria" w:hAnsi="Cambria"/>
        </w:rPr>
      </w:pPr>
    </w:p>
    <w:p w14:paraId="7F293F66" w14:textId="77777777" w:rsidR="00B002F0" w:rsidRDefault="00B002F0" w:rsidP="00B002F0">
      <w:pPr>
        <w:rPr>
          <w:rFonts w:ascii="Cambria" w:hAnsi="Cambria"/>
          <w:i/>
        </w:rPr>
      </w:pPr>
      <w:r>
        <w:rPr>
          <w:rFonts w:ascii="Cambria" w:hAnsi="Cambria"/>
        </w:rPr>
        <w:t xml:space="preserve"># </w:t>
      </w:r>
      <w:proofErr w:type="gramStart"/>
      <w:r>
        <w:rPr>
          <w:rFonts w:ascii="Cambria" w:hAnsi="Cambria"/>
        </w:rPr>
        <w:t>note</w:t>
      </w:r>
      <w:proofErr w:type="gramEnd"/>
      <w:r>
        <w:rPr>
          <w:rFonts w:ascii="Cambria" w:hAnsi="Cambria"/>
        </w:rPr>
        <w:t xml:space="preserve"> to self: </w:t>
      </w:r>
      <w:proofErr w:type="spellStart"/>
      <w:r>
        <w:rPr>
          <w:rFonts w:ascii="Cambria" w:hAnsi="Cambria"/>
        </w:rPr>
        <w:t>Rui’s</w:t>
      </w:r>
      <w:proofErr w:type="spellEnd"/>
      <w:r>
        <w:rPr>
          <w:rFonts w:ascii="Cambria" w:hAnsi="Cambria"/>
        </w:rPr>
        <w:t xml:space="preserve"> mmPCR adapters has an additional ‘A’ at the beginning. So the read will be </w:t>
      </w:r>
      <w:r w:rsidRPr="008B564C">
        <w:rPr>
          <w:rFonts w:ascii="Cambria" w:hAnsi="Cambria"/>
          <w:i/>
        </w:rPr>
        <w:t>AGATCGGAAGAGCACACGTCTGAACTCCAGTCACNNNNNNATCTCGTATGCCGTCTTCTGCTTG</w:t>
      </w:r>
    </w:p>
    <w:p w14:paraId="6C722B95" w14:textId="77777777" w:rsidR="00B002F0" w:rsidRDefault="00B002F0" w:rsidP="00B002F0">
      <w:pPr>
        <w:rPr>
          <w:rFonts w:ascii="Cambria" w:hAnsi="Cambria"/>
          <w:i/>
        </w:rPr>
      </w:pPr>
    </w:p>
    <w:p w14:paraId="72FEE9E3" w14:textId="77777777" w:rsidR="00B002F0" w:rsidRDefault="00B002F0" w:rsidP="00B002F0">
      <w:pPr>
        <w:rPr>
          <w:rFonts w:ascii="Cambria" w:hAnsi="Cambria"/>
          <w:b/>
        </w:rPr>
      </w:pPr>
      <w:r>
        <w:rPr>
          <w:rFonts w:ascii="Cambria" w:hAnsi="Cambria"/>
        </w:rPr>
        <w:t xml:space="preserve">To run </w:t>
      </w:r>
      <w:proofErr w:type="spellStart"/>
      <w:r>
        <w:rPr>
          <w:rFonts w:ascii="Cambria" w:hAnsi="Cambria"/>
        </w:rPr>
        <w:t>cutadapt</w:t>
      </w:r>
      <w:proofErr w:type="spellEnd"/>
      <w:r>
        <w:rPr>
          <w:rFonts w:ascii="Cambria" w:hAnsi="Cambria"/>
        </w:rPr>
        <w:t xml:space="preserve"> on all files in a folder, use the script </w:t>
      </w:r>
      <w:r>
        <w:rPr>
          <w:rFonts w:ascii="Cambria" w:hAnsi="Cambria"/>
          <w:b/>
        </w:rPr>
        <w:t xml:space="preserve">run_cutadapt.sh.  </w:t>
      </w:r>
    </w:p>
    <w:p w14:paraId="385FA5EC" w14:textId="77777777" w:rsidR="00B002F0" w:rsidRPr="00B426A0" w:rsidRDefault="00B002F0" w:rsidP="00B002F0">
      <w:pPr>
        <w:rPr>
          <w:rFonts w:ascii="Cambria" w:hAnsi="Cambria"/>
          <w:b/>
        </w:rPr>
      </w:pPr>
    </w:p>
    <w:p w14:paraId="486D1D55" w14:textId="77777777" w:rsidR="00B002F0" w:rsidRPr="00923268" w:rsidRDefault="00B002F0" w:rsidP="00B002F0">
      <w:pPr>
        <w:rPr>
          <w:rFonts w:ascii="Cambria" w:hAnsi="Cambria"/>
        </w:rPr>
      </w:pPr>
      <w:r>
        <w:rPr>
          <w:rFonts w:ascii="Cambria" w:hAnsi="Cambria"/>
        </w:rPr>
        <w:t xml:space="preserve">If you don’t understand why adapters need to be trimmed, look </w:t>
      </w:r>
      <w:hyperlink r:id="rId20" w:history="1">
        <w:r w:rsidRPr="00923268">
          <w:rPr>
            <w:rStyle w:val="Hyperlink"/>
            <w:rFonts w:ascii="Cambria" w:hAnsi="Cambria"/>
          </w:rPr>
          <w:t>here</w:t>
        </w:r>
      </w:hyperlink>
      <w:r>
        <w:rPr>
          <w:rFonts w:ascii="Cambria" w:hAnsi="Cambria"/>
        </w:rPr>
        <w:t>.</w:t>
      </w:r>
    </w:p>
    <w:p w14:paraId="1D0B347A" w14:textId="77777777" w:rsidR="00B002F0" w:rsidRDefault="00B002F0" w:rsidP="00B002F0">
      <w:pPr>
        <w:rPr>
          <w:rFonts w:ascii="Cambria" w:hAnsi="Cambria"/>
        </w:rPr>
      </w:pPr>
    </w:p>
    <w:p w14:paraId="51E8E3B1" w14:textId="77777777" w:rsidR="00B002F0" w:rsidRDefault="00B002F0" w:rsidP="00B002F0">
      <w:pPr>
        <w:rPr>
          <w:rFonts w:ascii="Cambria" w:hAnsi="Cambria"/>
        </w:rPr>
      </w:pPr>
    </w:p>
    <w:p w14:paraId="0662CF32" w14:textId="3AC1C509" w:rsidR="00FC3BD4" w:rsidRDefault="00FC3BD4" w:rsidP="0005643A">
      <w:pPr>
        <w:pStyle w:val="Heading1"/>
      </w:pPr>
      <w:r>
        <w:t xml:space="preserve">Picard </w:t>
      </w:r>
    </w:p>
    <w:p w14:paraId="36B0B5A6" w14:textId="51FFF41A" w:rsidR="00FC3BD4" w:rsidRDefault="00FC3BD4" w:rsidP="00FC3BD4">
      <w:pPr>
        <w:pStyle w:val="Heading2"/>
      </w:pPr>
      <w:r>
        <w:t xml:space="preserve">Mark Duplicate </w:t>
      </w:r>
    </w:p>
    <w:p w14:paraId="748B6891" w14:textId="718A3481" w:rsidR="00FC3BD4" w:rsidRPr="00FC3BD4" w:rsidRDefault="00FC3BD4" w:rsidP="00FC3BD4">
      <w:pPr>
        <w:pBdr>
          <w:top w:val="single" w:sz="4" w:space="1" w:color="auto"/>
          <w:left w:val="single" w:sz="4" w:space="4" w:color="auto"/>
          <w:bottom w:val="single" w:sz="4" w:space="1" w:color="auto"/>
          <w:right w:val="single" w:sz="4" w:space="4" w:color="auto"/>
        </w:pBdr>
      </w:pPr>
      <w:proofErr w:type="gramStart"/>
      <w:r w:rsidRPr="00FC3BD4">
        <w:t>java</w:t>
      </w:r>
      <w:proofErr w:type="gramEnd"/>
      <w:r w:rsidRPr="00FC3BD4">
        <w:t xml:space="preserve"> </w:t>
      </w:r>
      <w:r>
        <w:t>-</w:t>
      </w:r>
      <w:r w:rsidRPr="00FC3BD4">
        <w:t>Xmx4g</w:t>
      </w:r>
      <w:r>
        <w:t xml:space="preserve"> </w:t>
      </w:r>
      <w:r w:rsidRPr="00FC3BD4">
        <w:t xml:space="preserve">-jar MarkDuplicates.jar \ </w:t>
      </w:r>
    </w:p>
    <w:p w14:paraId="23376DAD" w14:textId="77777777" w:rsidR="00FC3BD4" w:rsidRPr="00FC3BD4" w:rsidRDefault="00FC3BD4" w:rsidP="00FC3BD4">
      <w:pPr>
        <w:pBdr>
          <w:top w:val="single" w:sz="4" w:space="1" w:color="auto"/>
          <w:left w:val="single" w:sz="4" w:space="4" w:color="auto"/>
          <w:bottom w:val="single" w:sz="4" w:space="1" w:color="auto"/>
          <w:right w:val="single" w:sz="4" w:space="4" w:color="auto"/>
        </w:pBdr>
      </w:pPr>
      <w:r w:rsidRPr="00FC3BD4">
        <w:t xml:space="preserve">    INPUT=</w:t>
      </w:r>
      <w:proofErr w:type="spellStart"/>
      <w:r w:rsidRPr="00FC3BD4">
        <w:t>sorted_reads.bam</w:t>
      </w:r>
      <w:proofErr w:type="spellEnd"/>
      <w:r w:rsidRPr="00FC3BD4">
        <w:t xml:space="preserve"> \ </w:t>
      </w:r>
    </w:p>
    <w:p w14:paraId="20774803" w14:textId="77777777" w:rsidR="00FC3BD4" w:rsidRPr="00FC3BD4" w:rsidRDefault="00FC3BD4" w:rsidP="00FC3BD4">
      <w:pPr>
        <w:pBdr>
          <w:top w:val="single" w:sz="4" w:space="1" w:color="auto"/>
          <w:left w:val="single" w:sz="4" w:space="4" w:color="auto"/>
          <w:bottom w:val="single" w:sz="4" w:space="1" w:color="auto"/>
          <w:right w:val="single" w:sz="4" w:space="4" w:color="auto"/>
        </w:pBdr>
      </w:pPr>
      <w:r w:rsidRPr="00FC3BD4">
        <w:t xml:space="preserve">    OUTPUT=</w:t>
      </w:r>
      <w:proofErr w:type="spellStart"/>
      <w:r w:rsidRPr="00FC3BD4">
        <w:t>dedup_reads.bam</w:t>
      </w:r>
      <w:proofErr w:type="spellEnd"/>
      <w:r w:rsidRPr="00FC3BD4">
        <w:t xml:space="preserve"> \</w:t>
      </w:r>
    </w:p>
    <w:p w14:paraId="634459B1" w14:textId="1B125D7B" w:rsidR="00FC3BD4" w:rsidRPr="00FC3BD4" w:rsidRDefault="00FC3BD4" w:rsidP="00FC3BD4">
      <w:pPr>
        <w:pBdr>
          <w:top w:val="single" w:sz="4" w:space="1" w:color="auto"/>
          <w:left w:val="single" w:sz="4" w:space="4" w:color="auto"/>
          <w:bottom w:val="single" w:sz="4" w:space="1" w:color="auto"/>
          <w:right w:val="single" w:sz="4" w:space="4" w:color="auto"/>
        </w:pBdr>
      </w:pPr>
      <w:r w:rsidRPr="00FC3BD4">
        <w:t xml:space="preserve">    METRICS_FILE=metrics.txt</w:t>
      </w:r>
    </w:p>
    <w:p w14:paraId="00268848" w14:textId="77777777" w:rsidR="00FC3BD4" w:rsidRDefault="00FC3BD4" w:rsidP="00FC3BD4">
      <w:pPr>
        <w:pStyle w:val="ListBullet"/>
      </w:pPr>
      <w:r>
        <w:t xml:space="preserve">Batch implementation: </w:t>
      </w:r>
      <w:r w:rsidRPr="00FC3BD4">
        <w:rPr>
          <w:b/>
        </w:rPr>
        <w:t>mark_duplicates_picard.sh</w:t>
      </w:r>
    </w:p>
    <w:p w14:paraId="41415685" w14:textId="3BAEC2C3" w:rsidR="00FC3BD4" w:rsidRDefault="00FC3BD4" w:rsidP="00FC3BD4">
      <w:pPr>
        <w:pStyle w:val="ListBullet"/>
      </w:pPr>
      <w:r>
        <w:t xml:space="preserve">More information: GATK mark duplicates </w:t>
      </w:r>
      <w:hyperlink r:id="rId21" w:history="1">
        <w:r w:rsidRPr="00FC3BD4">
          <w:rPr>
            <w:rStyle w:val="Hyperlink"/>
          </w:rPr>
          <w:t>tutorial</w:t>
        </w:r>
      </w:hyperlink>
      <w:r>
        <w:t xml:space="preserve"> </w:t>
      </w:r>
    </w:p>
    <w:p w14:paraId="44B711E8" w14:textId="33D30CEF" w:rsidR="00E46B3D" w:rsidRDefault="00E46B3D" w:rsidP="0005643A">
      <w:pPr>
        <w:pStyle w:val="Heading1"/>
      </w:pPr>
      <w:r>
        <w:t xml:space="preserve">HTSeq </w:t>
      </w:r>
    </w:p>
    <w:p w14:paraId="2ABFEC80" w14:textId="28F5CE73" w:rsidR="00E46B3D" w:rsidRPr="00E46B3D" w:rsidRDefault="00E46B3D" w:rsidP="00E46B3D">
      <w:r>
        <w:t xml:space="preserve">HTSeq is a python package that provides tools </w:t>
      </w:r>
      <w:r w:rsidR="00E85B8D">
        <w:t xml:space="preserve">manipulate </w:t>
      </w:r>
      <w:proofErr w:type="spellStart"/>
      <w:r>
        <w:t>sam</w:t>
      </w:r>
      <w:proofErr w:type="spellEnd"/>
      <w:r>
        <w:t xml:space="preserve"> files and </w:t>
      </w:r>
      <w:proofErr w:type="spellStart"/>
      <w:r>
        <w:t>fastq</w:t>
      </w:r>
      <w:proofErr w:type="spellEnd"/>
      <w:r>
        <w:t xml:space="preserve"> files. Below is a summary of some of its important functionalities. </w:t>
      </w:r>
    </w:p>
    <w:p w14:paraId="6E73E00E" w14:textId="037AAA6B" w:rsidR="00B002F0" w:rsidRDefault="0005643A" w:rsidP="00E46B3D">
      <w:pPr>
        <w:pStyle w:val="Heading2"/>
      </w:pPr>
      <w:r>
        <w:t>Sam Quality Con</w:t>
      </w:r>
      <w:r w:rsidR="00E46B3D">
        <w:t>trol with HTS</w:t>
      </w:r>
      <w:r>
        <w:t>eq-</w:t>
      </w:r>
      <w:proofErr w:type="spellStart"/>
      <w:r>
        <w:t>qa</w:t>
      </w:r>
      <w:proofErr w:type="spellEnd"/>
      <w:r>
        <w:t xml:space="preserve"> </w:t>
      </w:r>
    </w:p>
    <w:p w14:paraId="24BFF3D1" w14:textId="4EE0E3E1" w:rsidR="0005643A" w:rsidRDefault="00EC5661" w:rsidP="0005643A">
      <w:r>
        <w:t>TBD</w:t>
      </w:r>
    </w:p>
    <w:p w14:paraId="24931578" w14:textId="77777777" w:rsidR="00EC5661" w:rsidRDefault="00EC5661" w:rsidP="0005643A"/>
    <w:p w14:paraId="4AAF7660" w14:textId="77777777" w:rsidR="00EC5661" w:rsidRDefault="00EC5661" w:rsidP="00EC5661">
      <w:pPr>
        <w:pStyle w:val="Heading2"/>
      </w:pPr>
      <w:r>
        <w:t>Count Features with HTSeq-count</w:t>
      </w:r>
    </w:p>
    <w:p w14:paraId="57725050" w14:textId="38A9F352" w:rsidR="00EC5661" w:rsidRDefault="00EC5661" w:rsidP="00EC5661">
      <w:pPr>
        <w:pStyle w:val="ListBullet"/>
      </w:pPr>
      <w:r>
        <w:t>--</w:t>
      </w:r>
      <w:proofErr w:type="spellStart"/>
      <w:proofErr w:type="gramStart"/>
      <w:r>
        <w:t>idattr</w:t>
      </w:r>
      <w:proofErr w:type="spellEnd"/>
      <w:proofErr w:type="gramEnd"/>
      <w:r>
        <w:t>=&lt;</w:t>
      </w:r>
      <w:proofErr w:type="spellStart"/>
      <w:r>
        <w:t>gene_name</w:t>
      </w:r>
      <w:proofErr w:type="spellEnd"/>
      <w:r>
        <w:t>/</w:t>
      </w:r>
      <w:proofErr w:type="spellStart"/>
      <w:r>
        <w:t>gene_Id</w:t>
      </w:r>
      <w:proofErr w:type="spellEnd"/>
      <w:r>
        <w:t>&gt;</w:t>
      </w:r>
    </w:p>
    <w:p w14:paraId="39AB5132" w14:textId="1E749055" w:rsidR="00EC5661" w:rsidRDefault="00EC5661" w:rsidP="00EC5661">
      <w:pPr>
        <w:pStyle w:val="ListBullet"/>
        <w:tabs>
          <w:tab w:val="clear" w:pos="360"/>
          <w:tab w:val="num" w:pos="720"/>
        </w:tabs>
        <w:ind w:left="720"/>
      </w:pPr>
      <w:proofErr w:type="spellStart"/>
      <w:proofErr w:type="gramStart"/>
      <w:r>
        <w:t>gene</w:t>
      </w:r>
      <w:proofErr w:type="gramEnd"/>
      <w:r>
        <w:t>_name</w:t>
      </w:r>
      <w:proofErr w:type="spellEnd"/>
      <w:r>
        <w:t xml:space="preserve">: e.g.  </w:t>
      </w:r>
      <w:r w:rsidRPr="00EC5661">
        <w:t>DDX11L1</w:t>
      </w:r>
    </w:p>
    <w:p w14:paraId="798C5CA3" w14:textId="140665F0" w:rsidR="00EC5661" w:rsidRDefault="00EC5661" w:rsidP="00EC5661">
      <w:pPr>
        <w:pStyle w:val="ListBullet"/>
        <w:tabs>
          <w:tab w:val="clear" w:pos="360"/>
          <w:tab w:val="num" w:pos="720"/>
        </w:tabs>
        <w:ind w:left="720"/>
      </w:pPr>
      <w:proofErr w:type="spellStart"/>
      <w:proofErr w:type="gramStart"/>
      <w:r>
        <w:t>gene</w:t>
      </w:r>
      <w:proofErr w:type="gramEnd"/>
      <w:r>
        <w:t>_id</w:t>
      </w:r>
      <w:proofErr w:type="spellEnd"/>
      <w:r>
        <w:t xml:space="preserve">: e.g. </w:t>
      </w:r>
      <w:r w:rsidRPr="00EC5661">
        <w:t>ENSG00000223972</w:t>
      </w:r>
    </w:p>
    <w:p w14:paraId="78D1BDA7" w14:textId="7323766D" w:rsidR="00EC5661" w:rsidRDefault="00EC5661" w:rsidP="00EC5661">
      <w:pPr>
        <w:pStyle w:val="ListBullet"/>
      </w:pPr>
      <w:r>
        <w:t>--</w:t>
      </w:r>
      <w:proofErr w:type="gramStart"/>
      <w:r>
        <w:t>format</w:t>
      </w:r>
      <w:proofErr w:type="gramEnd"/>
      <w:r>
        <w:t>=&lt;</w:t>
      </w:r>
      <w:proofErr w:type="spellStart"/>
      <w:r>
        <w:t>sam</w:t>
      </w:r>
      <w:proofErr w:type="spellEnd"/>
      <w:r>
        <w:t>/bam&gt;</w:t>
      </w:r>
    </w:p>
    <w:p w14:paraId="74F6933F" w14:textId="1F84DE0F" w:rsidR="00EC5661" w:rsidRDefault="00EC5661" w:rsidP="00EC5661">
      <w:pPr>
        <w:pStyle w:val="ListBullet"/>
      </w:pPr>
      <w:r>
        <w:t>--</w:t>
      </w:r>
      <w:proofErr w:type="gramStart"/>
      <w:r>
        <w:t>stranded</w:t>
      </w:r>
      <w:proofErr w:type="gramEnd"/>
      <w:r>
        <w:t>=&lt;yes/no/reverse&gt;</w:t>
      </w:r>
    </w:p>
    <w:p w14:paraId="47479EEB" w14:textId="77777777" w:rsidR="00EC5661" w:rsidRDefault="00EC5661" w:rsidP="00EC5661">
      <w:pPr>
        <w:pStyle w:val="ListBullet"/>
        <w:numPr>
          <w:ilvl w:val="0"/>
          <w:numId w:val="0"/>
        </w:numPr>
        <w:ind w:left="360" w:hanging="360"/>
      </w:pPr>
    </w:p>
    <w:p w14:paraId="21A8836D" w14:textId="7C72BACC" w:rsidR="00EC5661" w:rsidRDefault="00EC5661" w:rsidP="00EC5661">
      <w:pPr>
        <w:pStyle w:val="Heading3"/>
      </w:pPr>
      <w:r>
        <w:t xml:space="preserve">More information </w:t>
      </w:r>
    </w:p>
    <w:p w14:paraId="58752F7A" w14:textId="07F6B639" w:rsidR="00EC5661" w:rsidRDefault="00EC5661" w:rsidP="00EC5661">
      <w:pPr>
        <w:pStyle w:val="ListBullet"/>
      </w:pPr>
      <w:r>
        <w:t xml:space="preserve">HTSeq-count: </w:t>
      </w:r>
      <w:hyperlink r:id="rId22" w:history="1">
        <w:r w:rsidRPr="00EC5661">
          <w:rPr>
            <w:rStyle w:val="Hyperlink"/>
          </w:rPr>
          <w:t>link</w:t>
        </w:r>
      </w:hyperlink>
    </w:p>
    <w:p w14:paraId="1EB96746" w14:textId="051B4468" w:rsidR="00EC5661" w:rsidRDefault="00EC5661" w:rsidP="00EC5661">
      <w:pPr>
        <w:pStyle w:val="ListBullet"/>
      </w:pPr>
      <w:r>
        <w:t xml:space="preserve">Ensemble GFF specs: </w:t>
      </w:r>
      <w:hyperlink r:id="rId23" w:history="1">
        <w:r w:rsidRPr="00EC5661">
          <w:rPr>
            <w:rStyle w:val="Hyperlink"/>
          </w:rPr>
          <w:t>link</w:t>
        </w:r>
      </w:hyperlink>
    </w:p>
    <w:p w14:paraId="021BEFB3" w14:textId="001A5D79" w:rsidR="00EC5661" w:rsidRPr="00EC5661" w:rsidRDefault="00C76E3C" w:rsidP="00EC5661">
      <w:pPr>
        <w:pStyle w:val="ListBullet"/>
      </w:pPr>
      <w:r>
        <w:t xml:space="preserve">Sanger GFF definition (more detailed): </w:t>
      </w:r>
      <w:hyperlink r:id="rId24" w:anchor="t_2" w:history="1">
        <w:r w:rsidRPr="00C76E3C">
          <w:rPr>
            <w:rStyle w:val="Hyperlink"/>
          </w:rPr>
          <w:t>link</w:t>
        </w:r>
      </w:hyperlink>
    </w:p>
    <w:p w14:paraId="468DB073" w14:textId="77777777" w:rsidR="00E46B3D" w:rsidRPr="0005643A" w:rsidRDefault="00E46B3D" w:rsidP="0005643A"/>
    <w:p w14:paraId="33086757" w14:textId="01588FDF" w:rsidR="001274A2" w:rsidRDefault="001274A2" w:rsidP="009F4EEE">
      <w:pPr>
        <w:pStyle w:val="Heading1"/>
      </w:pPr>
      <w:r>
        <w:t xml:space="preserve">Samtools </w:t>
      </w:r>
    </w:p>
    <w:p w14:paraId="3D940EB7" w14:textId="77777777" w:rsidR="001274A2" w:rsidRDefault="001274A2" w:rsidP="001274A2"/>
    <w:p w14:paraId="74055EDE" w14:textId="3DA61099" w:rsidR="001274A2" w:rsidRDefault="001274A2" w:rsidP="001274A2">
      <w:pPr>
        <w:pStyle w:val="Heading2"/>
      </w:pPr>
      <w:r>
        <w:t>Converting Bam Format to Pileup Format</w:t>
      </w:r>
    </w:p>
    <w:p w14:paraId="26D78238" w14:textId="77777777" w:rsidR="001274A2" w:rsidRDefault="001274A2" w:rsidP="001274A2"/>
    <w:p w14:paraId="34AB6BF8" w14:textId="2E8AF01C" w:rsidR="001274A2" w:rsidRPr="001274A2" w:rsidRDefault="001274A2" w:rsidP="001274A2">
      <w:pPr>
        <w:pBdr>
          <w:top w:val="single" w:sz="4" w:space="1" w:color="auto"/>
          <w:left w:val="single" w:sz="4" w:space="4" w:color="auto"/>
          <w:bottom w:val="single" w:sz="4" w:space="1" w:color="auto"/>
          <w:right w:val="single" w:sz="4" w:space="4" w:color="auto"/>
        </w:pBdr>
      </w:pPr>
      <w:proofErr w:type="gramStart"/>
      <w:r>
        <w:t>samtools</w:t>
      </w:r>
      <w:proofErr w:type="gramEnd"/>
      <w:r>
        <w:t xml:space="preserve"> </w:t>
      </w:r>
      <w:proofErr w:type="spellStart"/>
      <w:r>
        <w:t>mpileup</w:t>
      </w:r>
      <w:proofErr w:type="spellEnd"/>
      <w:r>
        <w:t xml:space="preserve"> -B -f &lt;</w:t>
      </w:r>
      <w:proofErr w:type="spellStart"/>
      <w:r>
        <w:t>genome.fa</w:t>
      </w:r>
      <w:proofErr w:type="spellEnd"/>
      <w:r>
        <w:t>&gt;</w:t>
      </w:r>
      <w:r w:rsidRPr="001274A2">
        <w:t xml:space="preserve"> </w:t>
      </w:r>
      <w:r>
        <w:t>&lt;bam&gt;</w:t>
      </w:r>
      <w:r w:rsidR="008603CF">
        <w:t xml:space="preserve"> -l &lt;</w:t>
      </w:r>
      <w:proofErr w:type="spellStart"/>
      <w:r w:rsidR="008603CF">
        <w:t>target_sites.bed</w:t>
      </w:r>
      <w:proofErr w:type="spellEnd"/>
      <w:r w:rsidR="008603CF">
        <w:t xml:space="preserve">&gt; </w:t>
      </w:r>
      <w:r w:rsidRPr="001274A2">
        <w:t xml:space="preserve">&gt; </w:t>
      </w:r>
      <w:r>
        <w:t>&lt;</w:t>
      </w:r>
      <w:proofErr w:type="spellStart"/>
      <w:r>
        <w:t>output.pileup</w:t>
      </w:r>
      <w:proofErr w:type="spellEnd"/>
      <w:r>
        <w:t xml:space="preserve">&gt; </w:t>
      </w:r>
    </w:p>
    <w:p w14:paraId="2F59E9D4" w14:textId="77777777" w:rsidR="001274A2" w:rsidRDefault="001274A2" w:rsidP="001274A2"/>
    <w:p w14:paraId="2903217B" w14:textId="5BE9AB14" w:rsidR="000730BE" w:rsidRDefault="000730BE" w:rsidP="001274A2">
      <w:pPr>
        <w:pStyle w:val="ListBullet"/>
      </w:pPr>
      <w:r>
        <w:t>-B</w:t>
      </w:r>
      <w:r>
        <w:tab/>
      </w:r>
      <w:r w:rsidRPr="000730BE">
        <w:t xml:space="preserve">Disable probabilistic realignment for the computation of base alignment quality (BAQ). BAQ is the </w:t>
      </w:r>
      <w:proofErr w:type="spellStart"/>
      <w:r w:rsidRPr="000730BE">
        <w:t>Phred</w:t>
      </w:r>
      <w:proofErr w:type="spellEnd"/>
      <w:r w:rsidRPr="000730BE">
        <w:t>-scaled probability of a read base being misaligned. Applying this option greatly helps to reduce false SNPs caused by misalignments.</w:t>
      </w:r>
    </w:p>
    <w:p w14:paraId="2E550405" w14:textId="280718BA" w:rsidR="000730BE" w:rsidRDefault="000730BE" w:rsidP="001274A2">
      <w:pPr>
        <w:pStyle w:val="ListBullet"/>
      </w:pPr>
      <w:r>
        <w:t>-</w:t>
      </w:r>
      <w:proofErr w:type="gramStart"/>
      <w:r>
        <w:t>f</w:t>
      </w:r>
      <w:proofErr w:type="gramEnd"/>
      <w:r>
        <w:t xml:space="preserve"> [f]</w:t>
      </w:r>
      <w:proofErr w:type="spellStart"/>
      <w:r>
        <w:t>aidx</w:t>
      </w:r>
      <w:proofErr w:type="spellEnd"/>
      <w:r>
        <w:t xml:space="preserve"> indexed </w:t>
      </w:r>
      <w:proofErr w:type="spellStart"/>
      <w:r>
        <w:t>genome.fa</w:t>
      </w:r>
      <w:proofErr w:type="spellEnd"/>
      <w:r>
        <w:t xml:space="preserve"> file</w:t>
      </w:r>
    </w:p>
    <w:p w14:paraId="232A2C94" w14:textId="0F94BEFD" w:rsidR="008603CF" w:rsidRDefault="008603CF" w:rsidP="001274A2">
      <w:pPr>
        <w:pStyle w:val="ListBullet"/>
      </w:pPr>
      <w:r>
        <w:t>-</w:t>
      </w:r>
      <w:proofErr w:type="gramStart"/>
      <w:r>
        <w:t>l</w:t>
      </w:r>
      <w:proofErr w:type="gramEnd"/>
      <w:r>
        <w:t xml:space="preserve"> a [l]</w:t>
      </w:r>
      <w:proofErr w:type="spellStart"/>
      <w:r>
        <w:t>ist</w:t>
      </w:r>
      <w:proofErr w:type="spellEnd"/>
      <w:r>
        <w:t xml:space="preserve"> of target sites in bed format </w:t>
      </w:r>
    </w:p>
    <w:p w14:paraId="772A460F" w14:textId="05C1E08E" w:rsidR="001274A2" w:rsidRPr="001274A2" w:rsidRDefault="001274A2" w:rsidP="001274A2">
      <w:pPr>
        <w:pStyle w:val="ListBullet"/>
      </w:pPr>
      <w:r>
        <w:t xml:space="preserve">Run over a directory: </w:t>
      </w:r>
      <w:r w:rsidRPr="001274A2">
        <w:rPr>
          <w:b/>
        </w:rPr>
        <w:t>bam2pileup.sh</w:t>
      </w:r>
    </w:p>
    <w:p w14:paraId="24D16D04" w14:textId="77777777" w:rsidR="001274A2" w:rsidRDefault="001274A2">
      <w:pPr>
        <w:rPr>
          <w:rFonts w:asciiTheme="majorHAnsi" w:eastAsiaTheme="majorEastAsia" w:hAnsiTheme="majorHAnsi" w:cstheme="majorBidi"/>
          <w:b/>
          <w:bCs/>
          <w:color w:val="345A8A" w:themeColor="accent1" w:themeShade="B5"/>
          <w:sz w:val="32"/>
          <w:szCs w:val="32"/>
        </w:rPr>
      </w:pPr>
      <w:r>
        <w:br w:type="page"/>
      </w:r>
    </w:p>
    <w:p w14:paraId="114FF3A5" w14:textId="3940FD4E" w:rsidR="001274A2" w:rsidRDefault="0010421C" w:rsidP="0010421C">
      <w:pPr>
        <w:pStyle w:val="Heading1"/>
      </w:pPr>
      <w:r>
        <w:t>PROTOCOLS</w:t>
      </w:r>
    </w:p>
    <w:p w14:paraId="706B895F" w14:textId="49F3D898" w:rsidR="0041148F" w:rsidRDefault="0041148F" w:rsidP="0041148F">
      <w:pPr>
        <w:pStyle w:val="Heading1"/>
      </w:pPr>
      <w:r>
        <w:t>Adapter Trimming</w:t>
      </w:r>
    </w:p>
    <w:p w14:paraId="2AC92E90" w14:textId="4D55EA43" w:rsidR="0041148F" w:rsidRDefault="0041148F" w:rsidP="0041148F">
      <w:r>
        <w:t>I recommend Trim Galore</w:t>
      </w:r>
      <w:proofErr w:type="gramStart"/>
      <w:r>
        <w:t>!,</w:t>
      </w:r>
      <w:proofErr w:type="gramEnd"/>
      <w:r>
        <w:t xml:space="preserve"> which uses </w:t>
      </w:r>
      <w:proofErr w:type="spellStart"/>
      <w:r>
        <w:t>cutadapt</w:t>
      </w:r>
      <w:proofErr w:type="spellEnd"/>
      <w:r>
        <w:t xml:space="preserve"> to cut adapters and fastQC to automatically produce quality control plots. It also </w:t>
      </w:r>
      <w:proofErr w:type="gramStart"/>
      <w:r>
        <w:t>trim</w:t>
      </w:r>
      <w:proofErr w:type="gramEnd"/>
      <w:r>
        <w:t xml:space="preserve"> low quality bases. </w:t>
      </w:r>
      <w:r w:rsidR="001E3E40">
        <w:t xml:space="preserve">You can find its manual </w:t>
      </w:r>
      <w:hyperlink r:id="rId25" w:history="1">
        <w:r w:rsidR="001E3E40" w:rsidRPr="001E3E40">
          <w:rPr>
            <w:rStyle w:val="Hyperlink"/>
          </w:rPr>
          <w:t>here</w:t>
        </w:r>
      </w:hyperlink>
      <w:r w:rsidR="001E3E40">
        <w:t xml:space="preserve">. </w:t>
      </w:r>
    </w:p>
    <w:p w14:paraId="0EC46527" w14:textId="77777777" w:rsidR="00A010E3" w:rsidRDefault="00A010E3" w:rsidP="0041148F"/>
    <w:p w14:paraId="1F6937ED" w14:textId="7C8E79F5" w:rsidR="00A010E3" w:rsidRDefault="00A010E3" w:rsidP="0041148F">
      <w:r>
        <w:t xml:space="preserve">A few tricks: </w:t>
      </w:r>
    </w:p>
    <w:p w14:paraId="00E9A47E" w14:textId="07616212" w:rsidR="00A010E3" w:rsidRDefault="00A010E3" w:rsidP="00A010E3">
      <w:pPr>
        <w:pStyle w:val="ListBullet"/>
      </w:pPr>
      <w:r>
        <w:t xml:space="preserve">Use the first </w:t>
      </w:r>
      <w:r w:rsidR="00F30D3D">
        <w:t xml:space="preserve">13 bases, give or take, of the adapter sequence instead of the whole Illumina adapter. This tweak not only removes whole adapter but also adapter fragments. </w:t>
      </w:r>
    </w:p>
    <w:p w14:paraId="6A70F6AE" w14:textId="25A73CF9" w:rsidR="0037116B" w:rsidRDefault="0037116B" w:rsidP="00A010E3">
      <w:pPr>
        <w:pStyle w:val="ListBullet"/>
      </w:pPr>
      <w:r>
        <w:t xml:space="preserve">Set the minimum quality score to 30 instead of 20. </w:t>
      </w:r>
      <w:r w:rsidR="00420414">
        <w:t xml:space="preserve">This results a little bit more loss but the quality increase is tremendous. </w:t>
      </w:r>
    </w:p>
    <w:p w14:paraId="5F0B943E" w14:textId="77777777" w:rsidR="001E3E40" w:rsidRDefault="001E3E40" w:rsidP="001E3E40">
      <w:pPr>
        <w:pStyle w:val="ListBullet"/>
        <w:numPr>
          <w:ilvl w:val="0"/>
          <w:numId w:val="0"/>
        </w:numPr>
      </w:pPr>
    </w:p>
    <w:p w14:paraId="5A42F121" w14:textId="77777777" w:rsidR="001E3E40" w:rsidRPr="0041148F" w:rsidRDefault="001E3E40" w:rsidP="001E3E40">
      <w:pPr>
        <w:pStyle w:val="ListBullet"/>
        <w:numPr>
          <w:ilvl w:val="0"/>
          <w:numId w:val="0"/>
        </w:numPr>
      </w:pPr>
    </w:p>
    <w:p w14:paraId="5AE0FD62" w14:textId="77E37904" w:rsidR="009F4EEE" w:rsidRDefault="009F4EEE" w:rsidP="009F4EEE">
      <w:pPr>
        <w:pStyle w:val="Heading1"/>
      </w:pPr>
      <w:r>
        <w:t xml:space="preserve">Calling Variants using Samtools </w:t>
      </w:r>
    </w:p>
    <w:p w14:paraId="04657DD5" w14:textId="77777777" w:rsidR="009F4EEE" w:rsidRDefault="009F4EEE" w:rsidP="009F4EEE"/>
    <w:p w14:paraId="44991711" w14:textId="77777777" w:rsidR="009F4EEE" w:rsidRPr="006B256E" w:rsidRDefault="009F4EEE" w:rsidP="009F4EEE">
      <w:pPr>
        <w:pStyle w:val="Heading2"/>
      </w:pPr>
      <w:r>
        <w:t xml:space="preserve">Alignment </w:t>
      </w:r>
    </w:p>
    <w:p w14:paraId="4016B3FA" w14:textId="77777777" w:rsidR="009F4EEE" w:rsidRDefault="009F4EEE" w:rsidP="009F4EEE">
      <w:r>
        <w:t xml:space="preserve">In order to call variants, the first step is to align the short reads to the reference genome. In this case, we will be using Bowtie2 as our aligner. For a description of Bowtie2, click </w:t>
      </w:r>
      <w:hyperlink r:id="rId26" w:history="1">
        <w:r w:rsidRPr="003263EE">
          <w:rPr>
            <w:rStyle w:val="Hyperlink"/>
          </w:rPr>
          <w:t>here</w:t>
        </w:r>
      </w:hyperlink>
      <w:r>
        <w:t xml:space="preserve">. </w:t>
      </w:r>
    </w:p>
    <w:p w14:paraId="42035EA1" w14:textId="77777777" w:rsidR="009F4EEE" w:rsidRDefault="009F4EEE" w:rsidP="009F4EEE"/>
    <w:p w14:paraId="1652140B" w14:textId="77777777" w:rsidR="009F4EEE" w:rsidRDefault="009F4EEE" w:rsidP="009F4EEE">
      <w:r>
        <w:t xml:space="preserve">I am using Bowtie2 on the Stanford </w:t>
      </w:r>
      <w:proofErr w:type="spellStart"/>
      <w:r>
        <w:t>scg</w:t>
      </w:r>
      <w:proofErr w:type="spellEnd"/>
      <w:r>
        <w:t xml:space="preserve"> cluster, so I first login to a large memory node and load bowtie using: </w:t>
      </w:r>
    </w:p>
    <w:p w14:paraId="65D79D65" w14:textId="77777777" w:rsidR="009F4EEE" w:rsidRDefault="009F4EEE" w:rsidP="009F4EEE"/>
    <w:p w14:paraId="1BBE1CC3" w14:textId="77777777" w:rsidR="009F4EEE" w:rsidRDefault="009F4EEE" w:rsidP="009F4EEE">
      <w:pPr>
        <w:pBdr>
          <w:top w:val="single" w:sz="4" w:space="1" w:color="auto"/>
          <w:left w:val="single" w:sz="4" w:space="4" w:color="auto"/>
          <w:bottom w:val="single" w:sz="4" w:space="1" w:color="auto"/>
          <w:right w:val="single" w:sz="4" w:space="4" w:color="auto"/>
        </w:pBdr>
      </w:pPr>
      <w:r>
        <w:t xml:space="preserve">$ </w:t>
      </w:r>
      <w:proofErr w:type="spellStart"/>
      <w:proofErr w:type="gramStart"/>
      <w:r>
        <w:t>ssh</w:t>
      </w:r>
      <w:proofErr w:type="spellEnd"/>
      <w:proofErr w:type="gramEnd"/>
      <w:r>
        <w:t xml:space="preserve"> &lt;</w:t>
      </w:r>
      <w:proofErr w:type="spellStart"/>
      <w:r>
        <w:t>user_id</w:t>
      </w:r>
      <w:proofErr w:type="spellEnd"/>
      <w:r>
        <w:t>&gt;@greenie</w:t>
      </w:r>
    </w:p>
    <w:p w14:paraId="67621BFC" w14:textId="77777777" w:rsidR="009F4EEE" w:rsidRDefault="009F4EEE" w:rsidP="009F4EEE">
      <w:pPr>
        <w:pBdr>
          <w:top w:val="single" w:sz="4" w:space="1" w:color="auto"/>
          <w:left w:val="single" w:sz="4" w:space="4" w:color="auto"/>
          <w:bottom w:val="single" w:sz="4" w:space="1" w:color="auto"/>
          <w:right w:val="single" w:sz="4" w:space="4" w:color="auto"/>
        </w:pBdr>
      </w:pPr>
      <w:r>
        <w:t xml:space="preserve">$ </w:t>
      </w:r>
      <w:proofErr w:type="gramStart"/>
      <w:r>
        <w:t>module</w:t>
      </w:r>
      <w:proofErr w:type="gramEnd"/>
      <w:r>
        <w:t xml:space="preserve"> load bowtie/2.2.1</w:t>
      </w:r>
    </w:p>
    <w:p w14:paraId="39D886C3" w14:textId="77777777" w:rsidR="009F4EEE" w:rsidRDefault="009F4EEE" w:rsidP="009F4EEE"/>
    <w:p w14:paraId="42B6B61D" w14:textId="77777777" w:rsidR="009F4EEE" w:rsidRDefault="009F4EEE" w:rsidP="009F4EEE">
      <w:r>
        <w:t xml:space="preserve">The basic command of bowtie2 is: </w:t>
      </w:r>
    </w:p>
    <w:p w14:paraId="7675571D" w14:textId="77777777" w:rsidR="009F4EEE" w:rsidRDefault="009F4EEE" w:rsidP="009F4EEE"/>
    <w:p w14:paraId="0E9BF8E9" w14:textId="77777777" w:rsidR="009F4EEE" w:rsidRPr="00033745" w:rsidRDefault="009F4EEE" w:rsidP="009F4EEE">
      <w:pPr>
        <w:pBdr>
          <w:top w:val="single" w:sz="4" w:space="1" w:color="auto"/>
          <w:left w:val="single" w:sz="4" w:space="4" w:color="auto"/>
          <w:bottom w:val="single" w:sz="4" w:space="1" w:color="auto"/>
          <w:right w:val="single" w:sz="4" w:space="4" w:color="auto"/>
        </w:pBdr>
      </w:pPr>
      <w:r>
        <w:t xml:space="preserve">$ </w:t>
      </w:r>
      <w:proofErr w:type="gramStart"/>
      <w:r>
        <w:t>bowtie2</w:t>
      </w:r>
      <w:proofErr w:type="gramEnd"/>
      <w:r>
        <w:t xml:space="preserve"> -x &lt;bowtie2_index&gt;</w:t>
      </w:r>
      <w:r w:rsidRPr="00033745">
        <w:t xml:space="preserve"> -U</w:t>
      </w:r>
      <w:r>
        <w:t xml:space="preserve"> &lt;</w:t>
      </w:r>
      <w:proofErr w:type="spellStart"/>
      <w:r>
        <w:t>input_fastq_files</w:t>
      </w:r>
      <w:proofErr w:type="spellEnd"/>
      <w:r>
        <w:t>&gt;</w:t>
      </w:r>
      <w:r w:rsidRPr="00033745">
        <w:t xml:space="preserve"> </w:t>
      </w:r>
      <w:r>
        <w:t>-S &lt;</w:t>
      </w:r>
      <w:proofErr w:type="spellStart"/>
      <w:r>
        <w:t>output_sam_files</w:t>
      </w:r>
      <w:proofErr w:type="spellEnd"/>
      <w:r>
        <w:t>&gt;</w:t>
      </w:r>
    </w:p>
    <w:p w14:paraId="10A8C269" w14:textId="77777777" w:rsidR="009F4EEE" w:rsidRDefault="009F4EEE" w:rsidP="009F4EEE"/>
    <w:p w14:paraId="3536FFBA" w14:textId="77777777" w:rsidR="009F4EEE" w:rsidRDefault="009F4EEE" w:rsidP="009F4EEE">
      <w:r>
        <w:t xml:space="preserve">The –x, -U and –S are called flags. There meanings are: </w:t>
      </w:r>
    </w:p>
    <w:p w14:paraId="19FD4449" w14:textId="77777777" w:rsidR="009F4EEE" w:rsidRDefault="009F4EEE" w:rsidP="009F4EEE"/>
    <w:p w14:paraId="24316376" w14:textId="77777777" w:rsidR="009F4EEE" w:rsidRDefault="009F4EEE" w:rsidP="009F4EEE">
      <w:pPr>
        <w:pStyle w:val="ListBullet"/>
      </w:pPr>
      <w:r>
        <w:t>-</w:t>
      </w:r>
      <w:proofErr w:type="gramStart"/>
      <w:r>
        <w:t>x</w:t>
      </w:r>
      <w:proofErr w:type="gramEnd"/>
      <w:r>
        <w:tab/>
        <w:t xml:space="preserve">indicates this command line input is the bowtie2 </w:t>
      </w:r>
      <w:proofErr w:type="spellStart"/>
      <w:r>
        <w:t>inde</w:t>
      </w:r>
      <w:proofErr w:type="spellEnd"/>
      <w:r>
        <w:t xml:space="preserve">[x]. </w:t>
      </w:r>
    </w:p>
    <w:p w14:paraId="15C16F86" w14:textId="77777777" w:rsidR="009F4EEE" w:rsidRDefault="009F4EEE" w:rsidP="009F4EEE">
      <w:pPr>
        <w:pStyle w:val="ListBullet"/>
      </w:pPr>
      <w:r>
        <w:t>-U</w:t>
      </w:r>
      <w:r>
        <w:tab/>
      </w:r>
      <w:r w:rsidRPr="00677DF9">
        <w:t>Comma-sepa</w:t>
      </w:r>
      <w:r>
        <w:t>rated list of files containing [</w:t>
      </w:r>
      <w:proofErr w:type="gramStart"/>
      <w:r>
        <w:t>U]</w:t>
      </w:r>
      <w:proofErr w:type="spellStart"/>
      <w:r w:rsidRPr="00677DF9">
        <w:t>npaired</w:t>
      </w:r>
      <w:proofErr w:type="spellEnd"/>
      <w:proofErr w:type="gramEnd"/>
      <w:r w:rsidRPr="00677DF9">
        <w:t xml:space="preserve"> reads to be aligned, e.g. lane1.fq,lane2.fq,lane3.fq,lane4.fq. Reads may be a mix of different lengths. If - is specified, bowtie2 gets the reads from the "standard in" or "</w:t>
      </w:r>
      <w:proofErr w:type="spellStart"/>
      <w:r w:rsidRPr="00677DF9">
        <w:t>stdin</w:t>
      </w:r>
      <w:proofErr w:type="spellEnd"/>
      <w:r w:rsidRPr="00677DF9">
        <w:t xml:space="preserve">" </w:t>
      </w:r>
      <w:proofErr w:type="spellStart"/>
      <w:r w:rsidRPr="00677DF9">
        <w:t>filehandle</w:t>
      </w:r>
      <w:proofErr w:type="spellEnd"/>
      <w:r w:rsidRPr="00677DF9">
        <w:t>.</w:t>
      </w:r>
    </w:p>
    <w:p w14:paraId="38E0305C" w14:textId="77777777" w:rsidR="009F4EEE" w:rsidRDefault="009F4EEE" w:rsidP="009F4EEE">
      <w:pPr>
        <w:pStyle w:val="ListBullet"/>
      </w:pPr>
      <w:r>
        <w:t xml:space="preserve">-S </w:t>
      </w:r>
      <w:r>
        <w:tab/>
        <w:t>output [</w:t>
      </w:r>
      <w:proofErr w:type="gramStart"/>
      <w:r>
        <w:t>S]am</w:t>
      </w:r>
      <w:proofErr w:type="gramEnd"/>
      <w:r>
        <w:t xml:space="preserve"> files</w:t>
      </w:r>
    </w:p>
    <w:p w14:paraId="0BAC1A9B" w14:textId="77777777" w:rsidR="009F4EEE" w:rsidRDefault="009F4EEE" w:rsidP="009F4EEE"/>
    <w:p w14:paraId="64857656" w14:textId="77777777" w:rsidR="009F4EEE" w:rsidRDefault="009F4EEE" w:rsidP="009F4EEE">
      <w:r>
        <w:t xml:space="preserve">To make our lives easier, let’s create a few atlases first: </w:t>
      </w:r>
    </w:p>
    <w:p w14:paraId="6F19ACC3" w14:textId="77777777" w:rsidR="009F4EEE" w:rsidRDefault="009F4EEE" w:rsidP="009F4EEE"/>
    <w:p w14:paraId="4705A7C8" w14:textId="77777777" w:rsidR="009F4EEE" w:rsidRDefault="009F4EEE" w:rsidP="009F4EEE">
      <w:pPr>
        <w:pBdr>
          <w:top w:val="single" w:sz="4" w:space="1" w:color="auto"/>
          <w:left w:val="single" w:sz="4" w:space="4" w:color="auto"/>
          <w:bottom w:val="single" w:sz="4" w:space="1" w:color="auto"/>
          <w:right w:val="single" w:sz="4" w:space="4" w:color="auto"/>
        </w:pBdr>
      </w:pPr>
      <w:proofErr w:type="spellStart"/>
      <w:proofErr w:type="gramStart"/>
      <w:r>
        <w:t>fastq</w:t>
      </w:r>
      <w:proofErr w:type="gramEnd"/>
      <w:r>
        <w:t>_dir</w:t>
      </w:r>
      <w:proofErr w:type="spellEnd"/>
      <w:r>
        <w:t>=&lt;</w:t>
      </w:r>
      <w:proofErr w:type="spellStart"/>
      <w:r>
        <w:t>directory_to_fastq</w:t>
      </w:r>
      <w:proofErr w:type="spellEnd"/>
      <w:r>
        <w:t xml:space="preserve">&gt; </w:t>
      </w:r>
    </w:p>
    <w:p w14:paraId="3F026FB5" w14:textId="77777777" w:rsidR="009F4EEE" w:rsidRDefault="009F4EEE" w:rsidP="009F4EEE">
      <w:pPr>
        <w:pBdr>
          <w:top w:val="single" w:sz="4" w:space="1" w:color="auto"/>
          <w:left w:val="single" w:sz="4" w:space="4" w:color="auto"/>
          <w:bottom w:val="single" w:sz="4" w:space="1" w:color="auto"/>
          <w:right w:val="single" w:sz="4" w:space="4" w:color="auto"/>
        </w:pBdr>
      </w:pPr>
      <w:proofErr w:type="spellStart"/>
      <w:proofErr w:type="gramStart"/>
      <w:r>
        <w:t>sam</w:t>
      </w:r>
      <w:proofErr w:type="gramEnd"/>
      <w:r>
        <w:t>_dir</w:t>
      </w:r>
      <w:proofErr w:type="spellEnd"/>
      <w:r>
        <w:t>=&lt;</w:t>
      </w:r>
      <w:proofErr w:type="spellStart"/>
      <w:r>
        <w:t>directory_to_sam</w:t>
      </w:r>
      <w:proofErr w:type="spellEnd"/>
      <w:r>
        <w:t>&gt;</w:t>
      </w:r>
    </w:p>
    <w:p w14:paraId="5B845A9A" w14:textId="77777777" w:rsidR="009F4EEE" w:rsidRDefault="009F4EEE" w:rsidP="009F4EEE">
      <w:pPr>
        <w:pBdr>
          <w:top w:val="single" w:sz="4" w:space="1" w:color="auto"/>
          <w:left w:val="single" w:sz="4" w:space="4" w:color="auto"/>
          <w:bottom w:val="single" w:sz="4" w:space="1" w:color="auto"/>
          <w:right w:val="single" w:sz="4" w:space="4" w:color="auto"/>
        </w:pBdr>
      </w:pPr>
      <w:proofErr w:type="spellStart"/>
      <w:proofErr w:type="gramStart"/>
      <w:r>
        <w:t>index</w:t>
      </w:r>
      <w:proofErr w:type="gramEnd"/>
      <w:r>
        <w:t>_dir</w:t>
      </w:r>
      <w:proofErr w:type="spellEnd"/>
      <w:r>
        <w:t>=&lt;</w:t>
      </w:r>
      <w:proofErr w:type="spellStart"/>
      <w:r>
        <w:t>directory_to_bowtie_index</w:t>
      </w:r>
      <w:proofErr w:type="spellEnd"/>
      <w:r>
        <w:t>&gt;</w:t>
      </w:r>
    </w:p>
    <w:p w14:paraId="7F94BCB4" w14:textId="77777777" w:rsidR="009F4EEE" w:rsidRDefault="009F4EEE" w:rsidP="009F4EEE">
      <w:pPr>
        <w:pBdr>
          <w:top w:val="single" w:sz="4" w:space="1" w:color="auto"/>
          <w:left w:val="single" w:sz="4" w:space="4" w:color="auto"/>
          <w:bottom w:val="single" w:sz="4" w:space="1" w:color="auto"/>
          <w:right w:val="single" w:sz="4" w:space="4" w:color="auto"/>
        </w:pBdr>
      </w:pPr>
      <w:proofErr w:type="spellStart"/>
      <w:proofErr w:type="gramStart"/>
      <w:r>
        <w:t>log</w:t>
      </w:r>
      <w:proofErr w:type="gramEnd"/>
      <w:r>
        <w:t>_dir</w:t>
      </w:r>
      <w:proofErr w:type="spellEnd"/>
      <w:r>
        <w:t>=&lt;</w:t>
      </w:r>
      <w:proofErr w:type="spellStart"/>
      <w:r>
        <w:t>directory_to_logs</w:t>
      </w:r>
      <w:proofErr w:type="spellEnd"/>
      <w:r>
        <w:t xml:space="preserve">&gt; </w:t>
      </w:r>
    </w:p>
    <w:p w14:paraId="081841C6" w14:textId="77777777" w:rsidR="009F4EEE" w:rsidRDefault="009F4EEE" w:rsidP="009F4EEE"/>
    <w:p w14:paraId="25A0107D" w14:textId="77777777" w:rsidR="009F4EEE" w:rsidRDefault="009F4EEE" w:rsidP="009F4EEE">
      <w:r>
        <w:t xml:space="preserve">Now let us run bowtie2: </w:t>
      </w:r>
    </w:p>
    <w:p w14:paraId="08A550CC" w14:textId="77777777" w:rsidR="009F4EEE" w:rsidRDefault="009F4EEE" w:rsidP="009F4EEE"/>
    <w:p w14:paraId="49195D3A" w14:textId="77777777" w:rsidR="009F4EEE" w:rsidRPr="0038693A" w:rsidRDefault="009F4EEE" w:rsidP="009F4EEE">
      <w:pPr>
        <w:pBdr>
          <w:top w:val="single" w:sz="4" w:space="1" w:color="auto"/>
          <w:left w:val="single" w:sz="4" w:space="4" w:color="auto"/>
          <w:bottom w:val="single" w:sz="4" w:space="1" w:color="auto"/>
          <w:right w:val="single" w:sz="4" w:space="4" w:color="auto"/>
        </w:pBdr>
      </w:pPr>
      <w:proofErr w:type="gramStart"/>
      <w:r w:rsidRPr="0038693A">
        <w:t>bowtie2</w:t>
      </w:r>
      <w:proofErr w:type="gramEnd"/>
      <w:r w:rsidRPr="0038693A">
        <w:t xml:space="preserve"> -x $</w:t>
      </w:r>
      <w:proofErr w:type="spellStart"/>
      <w:r w:rsidRPr="0038693A">
        <w:t>index_di</w:t>
      </w:r>
      <w:r>
        <w:t>r</w:t>
      </w:r>
      <w:proofErr w:type="spellEnd"/>
      <w:r>
        <w:t>/&lt;</w:t>
      </w:r>
      <w:proofErr w:type="spellStart"/>
      <w:r>
        <w:t>index_basename</w:t>
      </w:r>
      <w:proofErr w:type="spellEnd"/>
      <w:r>
        <w:t>&gt; -U $</w:t>
      </w:r>
      <w:proofErr w:type="spellStart"/>
      <w:r>
        <w:t>fastq_dir</w:t>
      </w:r>
      <w:proofErr w:type="spellEnd"/>
      <w:r>
        <w:t>/&lt;</w:t>
      </w:r>
      <w:proofErr w:type="spellStart"/>
      <w:r>
        <w:t>fastq_file</w:t>
      </w:r>
      <w:proofErr w:type="spellEnd"/>
      <w:r>
        <w:t>&gt; -S $</w:t>
      </w:r>
      <w:proofErr w:type="spellStart"/>
      <w:r>
        <w:t>sam_dir</w:t>
      </w:r>
      <w:proofErr w:type="spellEnd"/>
      <w:r>
        <w:t>/&lt;</w:t>
      </w:r>
      <w:proofErr w:type="spellStart"/>
      <w:r>
        <w:t>sam_file</w:t>
      </w:r>
      <w:proofErr w:type="spellEnd"/>
      <w:r>
        <w:t>&gt; 2&gt;&lt;</w:t>
      </w:r>
      <w:proofErr w:type="spellStart"/>
      <w:r>
        <w:t>log_file</w:t>
      </w:r>
      <w:proofErr w:type="spellEnd"/>
      <w:r>
        <w:t xml:space="preserve">&gt; </w:t>
      </w:r>
    </w:p>
    <w:p w14:paraId="6D1A5FF8" w14:textId="77777777" w:rsidR="009F4EEE" w:rsidRDefault="009F4EEE" w:rsidP="009F4EEE"/>
    <w:p w14:paraId="27E0AE7F" w14:textId="77777777" w:rsidR="009F4EEE" w:rsidRDefault="009F4EEE" w:rsidP="009F4EEE">
      <w:r>
        <w:t>The last part of the command “2&gt; &lt;</w:t>
      </w:r>
      <w:proofErr w:type="spellStart"/>
      <w:r>
        <w:t>log_file</w:t>
      </w:r>
      <w:proofErr w:type="spellEnd"/>
      <w:r>
        <w:t xml:space="preserve">&gt;” redirects </w:t>
      </w:r>
      <w:proofErr w:type="spellStart"/>
      <w:r>
        <w:t>stderr</w:t>
      </w:r>
      <w:proofErr w:type="spellEnd"/>
      <w:r>
        <w:t xml:space="preserve"> to a log file for later reference. </w:t>
      </w:r>
    </w:p>
    <w:p w14:paraId="71930C49" w14:textId="77777777" w:rsidR="009F4EEE" w:rsidRDefault="009F4EEE" w:rsidP="009F4EEE"/>
    <w:p w14:paraId="314B37AB" w14:textId="77777777" w:rsidR="009F4EEE" w:rsidRDefault="009F4EEE" w:rsidP="009F4EEE">
      <w:r>
        <w:t xml:space="preserve">A moment later, bowtie2 spits out: </w:t>
      </w:r>
    </w:p>
    <w:p w14:paraId="2DA36B5F" w14:textId="77777777" w:rsidR="009F4EEE" w:rsidRDefault="009F4EEE" w:rsidP="009F4EEE"/>
    <w:p w14:paraId="715AE397" w14:textId="77777777" w:rsidR="009F4EEE" w:rsidRDefault="009F4EEE" w:rsidP="009F4EEE">
      <w:pPr>
        <w:pBdr>
          <w:top w:val="single" w:sz="4" w:space="1" w:color="auto"/>
          <w:left w:val="single" w:sz="4" w:space="1" w:color="auto"/>
          <w:bottom w:val="single" w:sz="4" w:space="1" w:color="auto"/>
          <w:right w:val="single" w:sz="4" w:space="1" w:color="auto"/>
        </w:pBdr>
      </w:pPr>
      <w:r>
        <w:t>137294 reads; of these:</w:t>
      </w:r>
    </w:p>
    <w:p w14:paraId="46DA0E04" w14:textId="77777777" w:rsidR="009F4EEE" w:rsidRDefault="009F4EEE" w:rsidP="009F4EEE">
      <w:pPr>
        <w:pBdr>
          <w:top w:val="single" w:sz="4" w:space="1" w:color="auto"/>
          <w:left w:val="single" w:sz="4" w:space="1" w:color="auto"/>
          <w:bottom w:val="single" w:sz="4" w:space="1" w:color="auto"/>
          <w:right w:val="single" w:sz="4" w:space="1" w:color="auto"/>
        </w:pBdr>
      </w:pPr>
      <w:r>
        <w:t xml:space="preserve">  137294 (100.00%) were unpaired; of these:</w:t>
      </w:r>
    </w:p>
    <w:p w14:paraId="36589A87" w14:textId="77777777" w:rsidR="009F4EEE" w:rsidRDefault="009F4EEE" w:rsidP="009F4EEE">
      <w:pPr>
        <w:pBdr>
          <w:top w:val="single" w:sz="4" w:space="1" w:color="auto"/>
          <w:left w:val="single" w:sz="4" w:space="1" w:color="auto"/>
          <w:bottom w:val="single" w:sz="4" w:space="1" w:color="auto"/>
          <w:right w:val="single" w:sz="4" w:space="1" w:color="auto"/>
        </w:pBdr>
      </w:pPr>
      <w:r>
        <w:t xml:space="preserve">    2189 (1.59%) aligned 0 times</w:t>
      </w:r>
    </w:p>
    <w:p w14:paraId="002CF62D" w14:textId="77777777" w:rsidR="009F4EEE" w:rsidRDefault="009F4EEE" w:rsidP="009F4EEE">
      <w:pPr>
        <w:pBdr>
          <w:top w:val="single" w:sz="4" w:space="1" w:color="auto"/>
          <w:left w:val="single" w:sz="4" w:space="1" w:color="auto"/>
          <w:bottom w:val="single" w:sz="4" w:space="1" w:color="auto"/>
          <w:right w:val="single" w:sz="4" w:space="1" w:color="auto"/>
        </w:pBdr>
      </w:pPr>
      <w:r>
        <w:t xml:space="preserve">    128799 (93.81%) aligned exactly 1 time</w:t>
      </w:r>
    </w:p>
    <w:p w14:paraId="57ECDA9D" w14:textId="77777777" w:rsidR="009F4EEE" w:rsidRDefault="009F4EEE" w:rsidP="009F4EEE">
      <w:pPr>
        <w:pBdr>
          <w:top w:val="single" w:sz="4" w:space="1" w:color="auto"/>
          <w:left w:val="single" w:sz="4" w:space="1" w:color="auto"/>
          <w:bottom w:val="single" w:sz="4" w:space="1" w:color="auto"/>
          <w:right w:val="single" w:sz="4" w:space="1" w:color="auto"/>
        </w:pBdr>
      </w:pPr>
      <w:r>
        <w:t xml:space="preserve">    6306 (4.59%) aligned &gt;1 times</w:t>
      </w:r>
    </w:p>
    <w:p w14:paraId="348B90B4" w14:textId="77777777" w:rsidR="009F4EEE" w:rsidRDefault="009F4EEE" w:rsidP="009F4EEE">
      <w:pPr>
        <w:pBdr>
          <w:top w:val="single" w:sz="4" w:space="1" w:color="auto"/>
          <w:left w:val="single" w:sz="4" w:space="1" w:color="auto"/>
          <w:bottom w:val="single" w:sz="4" w:space="1" w:color="auto"/>
          <w:right w:val="single" w:sz="4" w:space="1" w:color="auto"/>
        </w:pBdr>
      </w:pPr>
      <w:r>
        <w:t>98.41% overall alignment rate</w:t>
      </w:r>
    </w:p>
    <w:p w14:paraId="693B1F2E" w14:textId="77777777" w:rsidR="009F4EEE" w:rsidRDefault="009F4EEE" w:rsidP="009F4EEE"/>
    <w:p w14:paraId="1C282717" w14:textId="77777777" w:rsidR="009F4EEE" w:rsidRDefault="009F4EEE" w:rsidP="009F4EEE">
      <w:r>
        <w:t xml:space="preserve">That’s pretty much all we need to do about alignment. </w:t>
      </w:r>
      <w:proofErr w:type="gramStart"/>
      <w:r>
        <w:t>Simple, right?</w:t>
      </w:r>
      <w:proofErr w:type="gramEnd"/>
      <w:r>
        <w:t xml:space="preserve"> </w:t>
      </w:r>
      <w:proofErr w:type="gramStart"/>
      <w:r>
        <w:t>A few additional resources.</w:t>
      </w:r>
      <w:proofErr w:type="gramEnd"/>
    </w:p>
    <w:p w14:paraId="4B706F1A" w14:textId="77777777" w:rsidR="009F4EEE" w:rsidRDefault="009F4EEE" w:rsidP="009F4EEE"/>
    <w:p w14:paraId="336318CE" w14:textId="77777777" w:rsidR="009F4EEE" w:rsidRDefault="009F4EEE" w:rsidP="009F4EEE">
      <w:pPr>
        <w:pStyle w:val="ListBullet"/>
      </w:pPr>
      <w:r>
        <w:t>Bowtie2 manual (</w:t>
      </w:r>
      <w:hyperlink r:id="rId27" w:history="1">
        <w:r w:rsidRPr="00721368">
          <w:rPr>
            <w:rStyle w:val="Hyperlink"/>
          </w:rPr>
          <w:t>link</w:t>
        </w:r>
      </w:hyperlink>
      <w:r>
        <w:t>)</w:t>
      </w:r>
    </w:p>
    <w:p w14:paraId="7BBB60F0" w14:textId="77777777" w:rsidR="009F4EEE" w:rsidRDefault="009F4EEE" w:rsidP="009F4EEE">
      <w:pPr>
        <w:pStyle w:val="ListBullet"/>
      </w:pPr>
      <w:r>
        <w:t xml:space="preserve">Run bowtie2 on all files in a directory: </w:t>
      </w:r>
      <w:r>
        <w:rPr>
          <w:b/>
        </w:rPr>
        <w:t xml:space="preserve">run_bowtie2.sh </w:t>
      </w:r>
    </w:p>
    <w:p w14:paraId="5E82C9AD" w14:textId="77777777" w:rsidR="009F4EEE" w:rsidRDefault="009F4EEE" w:rsidP="009F4EEE"/>
    <w:p w14:paraId="5A7FE0AA" w14:textId="77777777" w:rsidR="009F4EEE" w:rsidRDefault="009F4EEE" w:rsidP="009F4EEE"/>
    <w:p w14:paraId="76DACC65" w14:textId="77777777" w:rsidR="009F4EEE" w:rsidRDefault="009F4EEE" w:rsidP="009F4EEE">
      <w:pPr>
        <w:pStyle w:val="Heading2"/>
      </w:pPr>
      <w:r>
        <w:t xml:space="preserve">Compress and Sort </w:t>
      </w:r>
    </w:p>
    <w:p w14:paraId="42E03B72" w14:textId="77777777" w:rsidR="009F4EEE" w:rsidRDefault="009F4EEE" w:rsidP="009F4EEE">
      <w:r>
        <w:t xml:space="preserve">After alignment has finished, the resultant </w:t>
      </w:r>
      <w:proofErr w:type="spellStart"/>
      <w:r>
        <w:t>sam</w:t>
      </w:r>
      <w:proofErr w:type="spellEnd"/>
      <w:r>
        <w:t xml:space="preserve"> files need to sorted and compressed using: </w:t>
      </w:r>
    </w:p>
    <w:p w14:paraId="2F556EE3" w14:textId="77777777" w:rsidR="009F4EEE" w:rsidRDefault="009F4EEE" w:rsidP="009F4EEE"/>
    <w:p w14:paraId="7B8BD892" w14:textId="77777777" w:rsidR="009F4EEE" w:rsidRPr="008F5593" w:rsidRDefault="009F4EEE" w:rsidP="009F4EEE">
      <w:pPr>
        <w:pBdr>
          <w:top w:val="single" w:sz="4" w:space="1" w:color="auto"/>
          <w:left w:val="single" w:sz="4" w:space="4" w:color="auto"/>
          <w:bottom w:val="single" w:sz="4" w:space="1" w:color="auto"/>
          <w:right w:val="single" w:sz="4" w:space="4" w:color="auto"/>
        </w:pBdr>
      </w:pPr>
      <w:proofErr w:type="gramStart"/>
      <w:r>
        <w:t>samtools</w:t>
      </w:r>
      <w:proofErr w:type="gramEnd"/>
      <w:r>
        <w:t xml:space="preserve"> view -</w:t>
      </w:r>
      <w:proofErr w:type="spellStart"/>
      <w:r>
        <w:t>bS</w:t>
      </w:r>
      <w:proofErr w:type="spellEnd"/>
      <w:r>
        <w:t xml:space="preserve"> </w:t>
      </w:r>
      <w:r w:rsidRPr="008F5593">
        <w:t xml:space="preserve"> </w:t>
      </w:r>
      <w:r>
        <w:t>&lt;</w:t>
      </w:r>
      <w:proofErr w:type="spellStart"/>
      <w:r w:rsidRPr="008F5593">
        <w:t>sam_file</w:t>
      </w:r>
      <w:proofErr w:type="spellEnd"/>
      <w:r>
        <w:t>&gt;</w:t>
      </w:r>
      <w:r w:rsidRPr="008F5593">
        <w:t xml:space="preserve"> | samtools sort - </w:t>
      </w:r>
      <w:r>
        <w:t>&lt;</w:t>
      </w:r>
      <w:proofErr w:type="spellStart"/>
      <w:r>
        <w:t>bam_file_prefix</w:t>
      </w:r>
      <w:proofErr w:type="spellEnd"/>
      <w:r>
        <w:t xml:space="preserve">&gt; </w:t>
      </w:r>
    </w:p>
    <w:p w14:paraId="3F005EA3" w14:textId="77777777" w:rsidR="009F4EEE" w:rsidRDefault="009F4EEE" w:rsidP="009F4EEE"/>
    <w:p w14:paraId="0C3B67F6" w14:textId="77777777" w:rsidR="009F4EEE" w:rsidRDefault="009F4EEE" w:rsidP="009F4EEE">
      <w:r>
        <w:t xml:space="preserve">The dash (-) tells samtools to take </w:t>
      </w:r>
      <w:proofErr w:type="spellStart"/>
      <w:r>
        <w:t>stdin</w:t>
      </w:r>
      <w:proofErr w:type="spellEnd"/>
      <w:r>
        <w:t xml:space="preserve"> as input. </w:t>
      </w:r>
    </w:p>
    <w:p w14:paraId="5E100C8D" w14:textId="77777777" w:rsidR="009F4EEE" w:rsidRDefault="009F4EEE" w:rsidP="009F4EEE"/>
    <w:p w14:paraId="28BE624D" w14:textId="77777777" w:rsidR="009F4EEE" w:rsidRDefault="009F4EEE" w:rsidP="009F4EEE">
      <w:r>
        <w:t xml:space="preserve">For instance: </w:t>
      </w:r>
    </w:p>
    <w:p w14:paraId="2ACDFF16" w14:textId="77777777" w:rsidR="009F4EEE" w:rsidRDefault="009F4EEE" w:rsidP="009F4EEE"/>
    <w:p w14:paraId="3BBFC409" w14:textId="77777777" w:rsidR="009F4EEE" w:rsidRDefault="009F4EEE" w:rsidP="009F4EEE">
      <w:pPr>
        <w:pBdr>
          <w:top w:val="single" w:sz="4" w:space="1" w:color="auto"/>
          <w:left w:val="single" w:sz="4" w:space="4" w:color="auto"/>
          <w:bottom w:val="single" w:sz="4" w:space="1" w:color="auto"/>
          <w:right w:val="single" w:sz="4" w:space="4" w:color="auto"/>
        </w:pBdr>
      </w:pPr>
      <w:proofErr w:type="gramStart"/>
      <w:r w:rsidRPr="00115345">
        <w:t>samtools</w:t>
      </w:r>
      <w:proofErr w:type="gramEnd"/>
      <w:r w:rsidRPr="00115345">
        <w:t xml:space="preserve"> view -</w:t>
      </w:r>
      <w:proofErr w:type="spellStart"/>
      <w:r w:rsidRPr="00115345">
        <w:t>bS</w:t>
      </w:r>
      <w:proofErr w:type="spellEnd"/>
      <w:r w:rsidRPr="00115345">
        <w:t xml:space="preserve"> 020311-1_S40_L001_R1_001.sam | samtools sort - 020311-1_S40_L001_R1_001.sorted</w:t>
      </w:r>
    </w:p>
    <w:p w14:paraId="46D06D54" w14:textId="77777777" w:rsidR="009F4EEE" w:rsidRDefault="009F4EEE" w:rsidP="009F4EEE"/>
    <w:p w14:paraId="44FF041C" w14:textId="77777777" w:rsidR="009F4EEE" w:rsidRDefault="009F4EEE" w:rsidP="009F4EEE">
      <w:proofErr w:type="gramStart"/>
      <w:r>
        <w:t>Ignore the following warning</w:t>
      </w:r>
      <w:proofErr w:type="gramEnd"/>
      <w:r>
        <w:t xml:space="preserve">, </w:t>
      </w:r>
      <w:proofErr w:type="gramStart"/>
      <w:r>
        <w:t>it is a known bug</w:t>
      </w:r>
      <w:proofErr w:type="gramEnd"/>
      <w:r>
        <w:t xml:space="preserve">.  </w:t>
      </w:r>
    </w:p>
    <w:p w14:paraId="064D82C9" w14:textId="77777777" w:rsidR="009F4EEE" w:rsidRDefault="009F4EEE" w:rsidP="009F4EEE"/>
    <w:p w14:paraId="669F1FF9" w14:textId="77777777" w:rsidR="009F4EEE" w:rsidRPr="0004601A" w:rsidRDefault="009F4EEE" w:rsidP="009F4EEE">
      <w:pPr>
        <w:pBdr>
          <w:top w:val="single" w:sz="4" w:space="1" w:color="auto"/>
          <w:left w:val="single" w:sz="4" w:space="4" w:color="auto"/>
          <w:bottom w:val="single" w:sz="4" w:space="1" w:color="auto"/>
          <w:right w:val="single" w:sz="4" w:space="4" w:color="auto"/>
        </w:pBdr>
        <w:rPr>
          <w:rFonts w:ascii="Cambria" w:hAnsi="Cambria"/>
          <w:color w:val="333333"/>
        </w:rPr>
      </w:pPr>
      <w:r w:rsidRPr="0004601A">
        <w:rPr>
          <w:rFonts w:ascii="Cambria" w:hAnsi="Cambria"/>
          <w:color w:val="333333"/>
          <w:bdr w:val="none" w:sz="0" w:space="0" w:color="auto" w:frame="1"/>
        </w:rPr>
        <w:t>[</w:t>
      </w:r>
      <w:proofErr w:type="spellStart"/>
      <w:proofErr w:type="gramStart"/>
      <w:r w:rsidRPr="0004601A">
        <w:rPr>
          <w:rFonts w:ascii="Cambria" w:hAnsi="Cambria"/>
          <w:color w:val="333333"/>
          <w:bdr w:val="none" w:sz="0" w:space="0" w:color="auto" w:frame="1"/>
        </w:rPr>
        <w:t>bam</w:t>
      </w:r>
      <w:proofErr w:type="gramEnd"/>
      <w:r w:rsidRPr="0004601A">
        <w:rPr>
          <w:rFonts w:ascii="Cambria" w:hAnsi="Cambria"/>
          <w:color w:val="333333"/>
          <w:bdr w:val="none" w:sz="0" w:space="0" w:color="auto" w:frame="1"/>
        </w:rPr>
        <w:t>_</w:t>
      </w:r>
      <w:r w:rsidRPr="0004601A">
        <w:rPr>
          <w:rFonts w:ascii="Cambria" w:hAnsi="Cambria"/>
        </w:rPr>
        <w:t>header</w:t>
      </w:r>
      <w:r w:rsidRPr="0004601A">
        <w:rPr>
          <w:rFonts w:ascii="Cambria" w:hAnsi="Cambria"/>
          <w:color w:val="333333"/>
          <w:bdr w:val="none" w:sz="0" w:space="0" w:color="auto" w:frame="1"/>
        </w:rPr>
        <w:t>_read</w:t>
      </w:r>
      <w:proofErr w:type="spellEnd"/>
      <w:r w:rsidRPr="0004601A">
        <w:rPr>
          <w:rFonts w:ascii="Cambria" w:hAnsi="Cambria"/>
          <w:color w:val="333333"/>
          <w:bdr w:val="none" w:sz="0" w:space="0" w:color="auto" w:frame="1"/>
        </w:rPr>
        <w:t>] EOF marker is absent. The input is probably truncated.</w:t>
      </w:r>
    </w:p>
    <w:p w14:paraId="019A9430" w14:textId="77777777" w:rsidR="009F4EEE" w:rsidRDefault="009F4EEE" w:rsidP="009F4EEE"/>
    <w:p w14:paraId="2233AB2A" w14:textId="77777777" w:rsidR="009F4EEE" w:rsidRDefault="009F4EEE" w:rsidP="009F4EEE">
      <w:pPr>
        <w:rPr>
          <w:b/>
        </w:rPr>
      </w:pPr>
      <w:r>
        <w:t xml:space="preserve">To compress and sort all files in a directory, use </w:t>
      </w:r>
      <w:r>
        <w:rPr>
          <w:b/>
        </w:rPr>
        <w:t>compress_and_sort.sh.</w:t>
      </w:r>
    </w:p>
    <w:p w14:paraId="333A26CD" w14:textId="77777777" w:rsidR="009F4EEE" w:rsidRDefault="009F4EEE" w:rsidP="009F4EEE">
      <w:pPr>
        <w:rPr>
          <w:b/>
        </w:rPr>
      </w:pPr>
    </w:p>
    <w:p w14:paraId="58EF62D2" w14:textId="77777777" w:rsidR="009F4EEE" w:rsidRDefault="009F4EEE" w:rsidP="009F4EEE">
      <w:pPr>
        <w:pStyle w:val="Heading2"/>
      </w:pPr>
      <w:r>
        <w:t xml:space="preserve">Call Genotype Likelihoods using Samtools </w:t>
      </w:r>
    </w:p>
    <w:p w14:paraId="72AEFA66" w14:textId="77777777" w:rsidR="009F4EEE" w:rsidRDefault="009F4EEE" w:rsidP="009F4EEE">
      <w:r>
        <w:t xml:space="preserve">In this pipeline we will use the </w:t>
      </w:r>
      <w:proofErr w:type="spellStart"/>
      <w:r>
        <w:t>Mpileup</w:t>
      </w:r>
      <w:proofErr w:type="spellEnd"/>
      <w:r>
        <w:t xml:space="preserve"> command in Samtools to call genotype likelihoods or to call variants. </w:t>
      </w:r>
    </w:p>
    <w:p w14:paraId="3DC916FD" w14:textId="77777777" w:rsidR="009F4EEE" w:rsidRDefault="009F4EEE" w:rsidP="009F4EEE"/>
    <w:p w14:paraId="6683AC2B" w14:textId="77777777" w:rsidR="009F4EEE" w:rsidRDefault="009F4EEE" w:rsidP="009F4EEE">
      <w:r>
        <w:t xml:space="preserve">Type the following to call genotype likelihood: </w:t>
      </w:r>
    </w:p>
    <w:p w14:paraId="6470D9AA" w14:textId="77777777" w:rsidR="009F4EEE" w:rsidRPr="00B87CD9" w:rsidRDefault="009F4EEE" w:rsidP="009F4EEE">
      <w:pPr>
        <w:pBdr>
          <w:top w:val="single" w:sz="4" w:space="1" w:color="auto"/>
          <w:left w:val="single" w:sz="4" w:space="4" w:color="auto"/>
          <w:bottom w:val="single" w:sz="4" w:space="1" w:color="auto"/>
          <w:right w:val="single" w:sz="4" w:space="4" w:color="auto"/>
        </w:pBdr>
      </w:pPr>
      <w:proofErr w:type="gramStart"/>
      <w:r>
        <w:t>samtools</w:t>
      </w:r>
      <w:proofErr w:type="gramEnd"/>
      <w:r>
        <w:t xml:space="preserve"> </w:t>
      </w:r>
      <w:proofErr w:type="spellStart"/>
      <w:r>
        <w:t>mpileup</w:t>
      </w:r>
      <w:proofErr w:type="spellEnd"/>
      <w:r>
        <w:t xml:space="preserve"> -g -f &lt;genome&gt; &lt;</w:t>
      </w:r>
      <w:proofErr w:type="spellStart"/>
      <w:r>
        <w:t>sorted_</w:t>
      </w:r>
      <w:r w:rsidRPr="00B87CD9">
        <w:t>bam_file</w:t>
      </w:r>
      <w:proofErr w:type="spellEnd"/>
      <w:r>
        <w:t>&gt;</w:t>
      </w:r>
      <w:r w:rsidRPr="00B87CD9">
        <w:t xml:space="preserve"> &gt; </w:t>
      </w:r>
      <w:r>
        <w:t>&lt;</w:t>
      </w:r>
      <w:proofErr w:type="spellStart"/>
      <w:r>
        <w:t>bcf_file</w:t>
      </w:r>
      <w:proofErr w:type="spellEnd"/>
      <w:r>
        <w:t>&gt;</w:t>
      </w:r>
    </w:p>
    <w:p w14:paraId="585B4C1D" w14:textId="77777777" w:rsidR="009F4EEE" w:rsidRDefault="009F4EEE" w:rsidP="009F4EEE"/>
    <w:p w14:paraId="4183C9F4" w14:textId="77777777" w:rsidR="009F4EEE" w:rsidRDefault="009F4EEE" w:rsidP="009F4EEE">
      <w:pPr>
        <w:pStyle w:val="ListBullet"/>
      </w:pPr>
      <w:r>
        <w:t>-</w:t>
      </w:r>
      <w:proofErr w:type="gramStart"/>
      <w:r>
        <w:t>g</w:t>
      </w:r>
      <w:proofErr w:type="gramEnd"/>
      <w:r>
        <w:tab/>
      </w:r>
      <w:r w:rsidRPr="00301483">
        <w:t>Compute genotype likelihoods and output them in the binary call format (BCF).</w:t>
      </w:r>
      <w:r>
        <w:t xml:space="preserve"> </w:t>
      </w:r>
    </w:p>
    <w:p w14:paraId="77E7722D" w14:textId="77777777" w:rsidR="009F4EEE" w:rsidRDefault="009F4EEE" w:rsidP="009F4EEE">
      <w:pPr>
        <w:pStyle w:val="ListBullet"/>
      </w:pPr>
      <w:r>
        <w:t>-</w:t>
      </w:r>
      <w:proofErr w:type="gramStart"/>
      <w:r>
        <w:t>f</w:t>
      </w:r>
      <w:proofErr w:type="gramEnd"/>
      <w:r>
        <w:tab/>
        <w:t xml:space="preserve">indicate &lt;genome&gt; is indexed by samtools </w:t>
      </w:r>
      <w:proofErr w:type="spellStart"/>
      <w:r>
        <w:t>faidx</w:t>
      </w:r>
      <w:proofErr w:type="spellEnd"/>
      <w:r>
        <w:t xml:space="preserve"> (a module in samtools). </w:t>
      </w:r>
    </w:p>
    <w:p w14:paraId="05140EB4" w14:textId="77777777" w:rsidR="009F4EEE" w:rsidRDefault="009F4EEE" w:rsidP="009F4EEE">
      <w:r>
        <w:t xml:space="preserve">For example: </w:t>
      </w:r>
    </w:p>
    <w:p w14:paraId="6D84C7A9" w14:textId="77777777" w:rsidR="009F4EEE" w:rsidRPr="0088069E" w:rsidRDefault="009F4EEE" w:rsidP="009F4EEE">
      <w:pPr>
        <w:pBdr>
          <w:top w:val="single" w:sz="4" w:space="1" w:color="auto"/>
          <w:left w:val="single" w:sz="4" w:space="4" w:color="auto"/>
          <w:bottom w:val="single" w:sz="4" w:space="1" w:color="auto"/>
          <w:right w:val="single" w:sz="4" w:space="4" w:color="auto"/>
        </w:pBdr>
      </w:pPr>
      <w:proofErr w:type="gramStart"/>
      <w:r w:rsidRPr="0088069E">
        <w:t>hg19</w:t>
      </w:r>
      <w:proofErr w:type="gramEnd"/>
      <w:r w:rsidRPr="0088069E">
        <w:t>=/</w:t>
      </w:r>
      <w:proofErr w:type="spellStart"/>
      <w:r w:rsidRPr="0088069E">
        <w:t>srv</w:t>
      </w:r>
      <w:proofErr w:type="spellEnd"/>
      <w:r w:rsidRPr="0088069E">
        <w:t>/gs1/projects/</w:t>
      </w:r>
      <w:proofErr w:type="spellStart"/>
      <w:r w:rsidRPr="0088069E">
        <w:t>montgomery</w:t>
      </w:r>
      <w:proofErr w:type="spellEnd"/>
      <w:r w:rsidRPr="0088069E">
        <w:t>/shared/genome/hg19/hg19.fa</w:t>
      </w:r>
    </w:p>
    <w:p w14:paraId="19EC880C" w14:textId="77777777" w:rsidR="009F4EEE" w:rsidRPr="0088069E" w:rsidRDefault="009F4EEE" w:rsidP="009F4EEE">
      <w:pPr>
        <w:pBdr>
          <w:top w:val="single" w:sz="4" w:space="1" w:color="auto"/>
          <w:left w:val="single" w:sz="4" w:space="4" w:color="auto"/>
          <w:bottom w:val="single" w:sz="4" w:space="1" w:color="auto"/>
          <w:right w:val="single" w:sz="4" w:space="4" w:color="auto"/>
        </w:pBdr>
      </w:pPr>
      <w:proofErr w:type="gramStart"/>
      <w:r>
        <w:t>samtools</w:t>
      </w:r>
      <w:proofErr w:type="gramEnd"/>
      <w:r>
        <w:t xml:space="preserve"> </w:t>
      </w:r>
      <w:proofErr w:type="spellStart"/>
      <w:r>
        <w:t>mpileup</w:t>
      </w:r>
      <w:proofErr w:type="spellEnd"/>
      <w:r>
        <w:t xml:space="preserve"> -g -f $hg19 </w:t>
      </w:r>
      <w:r w:rsidRPr="0088069E">
        <w:t>020311-1_S40_L001_R1_001.sorted.bam &gt; 020</w:t>
      </w:r>
      <w:r>
        <w:t>311-1_S40_L001_R1_001.bcf</w:t>
      </w:r>
    </w:p>
    <w:p w14:paraId="222BEC55" w14:textId="77777777" w:rsidR="009F4EEE" w:rsidRDefault="009F4EEE" w:rsidP="009F4EEE"/>
    <w:p w14:paraId="0A1646A8" w14:textId="77777777" w:rsidR="009F4EEE" w:rsidRDefault="009F4EEE" w:rsidP="009F4EEE">
      <w:r>
        <w:t xml:space="preserve">To inspect </w:t>
      </w:r>
      <w:proofErr w:type="spellStart"/>
      <w:r>
        <w:t>bcf</w:t>
      </w:r>
      <w:proofErr w:type="spellEnd"/>
      <w:r>
        <w:t xml:space="preserve"> files, use </w:t>
      </w:r>
      <w:proofErr w:type="spellStart"/>
      <w:r>
        <w:t>bcftools</w:t>
      </w:r>
      <w:proofErr w:type="spellEnd"/>
      <w:r>
        <w:t xml:space="preserve">, which comes with samtools. </w:t>
      </w:r>
    </w:p>
    <w:p w14:paraId="13A16357" w14:textId="77777777" w:rsidR="009F4EEE" w:rsidRDefault="009F4EEE" w:rsidP="009F4EEE"/>
    <w:p w14:paraId="316CBEF2" w14:textId="77777777" w:rsidR="009F4EEE" w:rsidRDefault="009F4EEE" w:rsidP="009F4EEE">
      <w:pPr>
        <w:pBdr>
          <w:top w:val="single" w:sz="4" w:space="1" w:color="auto"/>
          <w:left w:val="single" w:sz="4" w:space="4" w:color="auto"/>
          <w:bottom w:val="single" w:sz="4" w:space="1" w:color="auto"/>
          <w:right w:val="single" w:sz="4" w:space="4" w:color="auto"/>
        </w:pBdr>
      </w:pPr>
      <w:proofErr w:type="spellStart"/>
      <w:proofErr w:type="gramStart"/>
      <w:r>
        <w:t>bcftools</w:t>
      </w:r>
      <w:proofErr w:type="spellEnd"/>
      <w:proofErr w:type="gramEnd"/>
      <w:r>
        <w:t xml:space="preserve"> view </w:t>
      </w:r>
      <w:r w:rsidRPr="00F42E54">
        <w:t>020311-1_S40_L001_R1_001.bcf</w:t>
      </w:r>
    </w:p>
    <w:p w14:paraId="33E6288D" w14:textId="77777777" w:rsidR="009F4EEE" w:rsidRDefault="009F4EEE" w:rsidP="009F4EEE"/>
    <w:p w14:paraId="1FAE6C83" w14:textId="77777777" w:rsidR="009F4EEE" w:rsidRDefault="009F4EEE" w:rsidP="009F4EEE"/>
    <w:p w14:paraId="0185956A" w14:textId="77777777" w:rsidR="009F4EEE" w:rsidRDefault="009F4EEE" w:rsidP="009F4EEE">
      <w:r>
        <w:t xml:space="preserve">Additional information: </w:t>
      </w:r>
    </w:p>
    <w:p w14:paraId="7CC1C358" w14:textId="77777777" w:rsidR="009F4EEE" w:rsidRDefault="009F4EEE" w:rsidP="009F4EEE">
      <w:pPr>
        <w:pStyle w:val="ListBullet"/>
      </w:pPr>
      <w:proofErr w:type="spellStart"/>
      <w:proofErr w:type="gramStart"/>
      <w:r>
        <w:t>bcf</w:t>
      </w:r>
      <w:proofErr w:type="spellEnd"/>
      <w:proofErr w:type="gramEnd"/>
      <w:r>
        <w:t xml:space="preserve"> file format specification: </w:t>
      </w:r>
      <w:hyperlink r:id="rId28" w:history="1">
        <w:r w:rsidRPr="00F42E54">
          <w:rPr>
            <w:rStyle w:val="Hyperlink"/>
          </w:rPr>
          <w:t>link</w:t>
        </w:r>
      </w:hyperlink>
    </w:p>
    <w:p w14:paraId="306FFDE2" w14:textId="77777777" w:rsidR="009F4EEE" w:rsidRDefault="009F4EEE" w:rsidP="009F4EEE">
      <w:pPr>
        <w:pStyle w:val="ListBullet"/>
      </w:pPr>
      <w:proofErr w:type="spellStart"/>
      <w:proofErr w:type="gramStart"/>
      <w:r>
        <w:t>sam</w:t>
      </w:r>
      <w:proofErr w:type="spellEnd"/>
      <w:proofErr w:type="gramEnd"/>
      <w:r>
        <w:t xml:space="preserve"> file format specification: </w:t>
      </w:r>
      <w:hyperlink r:id="rId29" w:history="1">
        <w:proofErr w:type="spellStart"/>
        <w:r>
          <w:rPr>
            <w:rStyle w:val="Hyperlink"/>
          </w:rPr>
          <w:t>pdf</w:t>
        </w:r>
        <w:proofErr w:type="spellEnd"/>
      </w:hyperlink>
      <w:r>
        <w:t xml:space="preserve"> </w:t>
      </w:r>
    </w:p>
    <w:p w14:paraId="536B904E" w14:textId="77777777" w:rsidR="009F4EEE" w:rsidRDefault="009F4EEE" w:rsidP="009F4EEE">
      <w:pPr>
        <w:pStyle w:val="ListBullet"/>
      </w:pPr>
      <w:proofErr w:type="gramStart"/>
      <w:r>
        <w:t>call</w:t>
      </w:r>
      <w:proofErr w:type="gramEnd"/>
      <w:r>
        <w:t xml:space="preserve"> genotype over all files in a directory: </w:t>
      </w:r>
      <w:r>
        <w:rPr>
          <w:b/>
        </w:rPr>
        <w:t xml:space="preserve">call_genotype_likelihood.sh </w:t>
      </w:r>
    </w:p>
    <w:p w14:paraId="608BEBEE" w14:textId="77777777" w:rsidR="009F4EEE" w:rsidRDefault="009F4EEE" w:rsidP="009F4EEE"/>
    <w:p w14:paraId="72E7035E" w14:textId="77777777" w:rsidR="009F4EEE" w:rsidRDefault="009F4EEE" w:rsidP="009F4EEE"/>
    <w:p w14:paraId="23791B4C" w14:textId="77777777" w:rsidR="009F4EEE" w:rsidRDefault="009F4EEE" w:rsidP="009F4EEE">
      <w:pPr>
        <w:pStyle w:val="Heading2"/>
      </w:pPr>
      <w:r>
        <w:t xml:space="preserve">Call Variants With Samtools </w:t>
      </w:r>
    </w:p>
    <w:p w14:paraId="7818E6AE" w14:textId="77777777" w:rsidR="009F4EEE" w:rsidRPr="00FB35AF" w:rsidRDefault="009F4EEE" w:rsidP="009F4EEE">
      <w:pPr>
        <w:pStyle w:val="Heading3"/>
      </w:pPr>
      <w:r>
        <w:t xml:space="preserve">One diploid individual: </w:t>
      </w:r>
    </w:p>
    <w:p w14:paraId="6E56AAA0" w14:textId="77777777" w:rsidR="009F4EEE" w:rsidRDefault="009F4EEE" w:rsidP="009F4EEE">
      <w:pPr>
        <w:pBdr>
          <w:top w:val="single" w:sz="4" w:space="1" w:color="auto"/>
          <w:left w:val="single" w:sz="4" w:space="4" w:color="auto"/>
          <w:bottom w:val="single" w:sz="4" w:space="1" w:color="auto"/>
          <w:right w:val="single" w:sz="4" w:space="4" w:color="auto"/>
        </w:pBdr>
      </w:pPr>
      <w:proofErr w:type="gramStart"/>
      <w:r>
        <w:t>samtools</w:t>
      </w:r>
      <w:proofErr w:type="gramEnd"/>
      <w:r>
        <w:t xml:space="preserve"> </w:t>
      </w:r>
      <w:proofErr w:type="spellStart"/>
      <w:r>
        <w:t>mpileup</w:t>
      </w:r>
      <w:proofErr w:type="spellEnd"/>
      <w:r>
        <w:t xml:space="preserve"> -</w:t>
      </w:r>
      <w:proofErr w:type="spellStart"/>
      <w:r>
        <w:t>uf</w:t>
      </w:r>
      <w:proofErr w:type="spellEnd"/>
      <w:r>
        <w:t xml:space="preserve"> </w:t>
      </w:r>
      <w:proofErr w:type="spellStart"/>
      <w:r>
        <w:t>ref.fa</w:t>
      </w:r>
      <w:proofErr w:type="spellEnd"/>
      <w:r>
        <w:t xml:space="preserve"> aln1.bam </w:t>
      </w:r>
    </w:p>
    <w:p w14:paraId="0DDCC16D" w14:textId="77777777" w:rsidR="009F4EEE" w:rsidRDefault="009F4EEE" w:rsidP="009F4EEE">
      <w:pPr>
        <w:pBdr>
          <w:top w:val="single" w:sz="4" w:space="1" w:color="auto"/>
          <w:left w:val="single" w:sz="4" w:space="4" w:color="auto"/>
          <w:bottom w:val="single" w:sz="4" w:space="1" w:color="auto"/>
          <w:right w:val="single" w:sz="4" w:space="4" w:color="auto"/>
        </w:pBdr>
      </w:pPr>
      <w:proofErr w:type="spellStart"/>
      <w:proofErr w:type="gramStart"/>
      <w:r>
        <w:t>bcftools</w:t>
      </w:r>
      <w:proofErr w:type="spellEnd"/>
      <w:proofErr w:type="gramEnd"/>
      <w:r>
        <w:t xml:space="preserve"> view -</w:t>
      </w:r>
      <w:proofErr w:type="spellStart"/>
      <w:r>
        <w:t>bvcg</w:t>
      </w:r>
      <w:proofErr w:type="spellEnd"/>
      <w:r>
        <w:t xml:space="preserve"> &lt;</w:t>
      </w:r>
      <w:proofErr w:type="spellStart"/>
      <w:r>
        <w:t>bcf_file</w:t>
      </w:r>
      <w:proofErr w:type="spellEnd"/>
      <w:r>
        <w:t>&gt; &gt; &lt;</w:t>
      </w:r>
      <w:proofErr w:type="spellStart"/>
      <w:r>
        <w:t>variants_bcf_file</w:t>
      </w:r>
      <w:proofErr w:type="spellEnd"/>
      <w:r>
        <w:t>&gt;</w:t>
      </w:r>
    </w:p>
    <w:p w14:paraId="68F52B77" w14:textId="77777777" w:rsidR="009F4EEE" w:rsidRDefault="009F4EEE" w:rsidP="009F4EEE">
      <w:pPr>
        <w:pBdr>
          <w:top w:val="single" w:sz="4" w:space="1" w:color="auto"/>
          <w:left w:val="single" w:sz="4" w:space="4" w:color="auto"/>
          <w:bottom w:val="single" w:sz="4" w:space="1" w:color="auto"/>
          <w:right w:val="single" w:sz="4" w:space="4" w:color="auto"/>
        </w:pBdr>
      </w:pPr>
      <w:proofErr w:type="spellStart"/>
      <w:proofErr w:type="gramStart"/>
      <w:r>
        <w:t>bcftools</w:t>
      </w:r>
      <w:proofErr w:type="spellEnd"/>
      <w:proofErr w:type="gramEnd"/>
      <w:r>
        <w:t xml:space="preserve"> view &lt;</w:t>
      </w:r>
      <w:proofErr w:type="spellStart"/>
      <w:r>
        <w:t>variants_bcf_file</w:t>
      </w:r>
      <w:proofErr w:type="spellEnd"/>
      <w:r>
        <w:t xml:space="preserve">&gt; | vcfutils.pl </w:t>
      </w:r>
      <w:proofErr w:type="spellStart"/>
      <w:r>
        <w:t>varFilter</w:t>
      </w:r>
      <w:proofErr w:type="spellEnd"/>
      <w:r>
        <w:t xml:space="preserve"> –D 100 &gt; &lt;filtered_ </w:t>
      </w:r>
      <w:proofErr w:type="spellStart"/>
      <w:r>
        <w:t>variants_bcf_file</w:t>
      </w:r>
      <w:proofErr w:type="spellEnd"/>
      <w:r>
        <w:t>&gt;</w:t>
      </w:r>
    </w:p>
    <w:p w14:paraId="20916F44" w14:textId="77777777" w:rsidR="009F4EEE" w:rsidRDefault="009F4EEE" w:rsidP="009F4EEE"/>
    <w:p w14:paraId="066640EC" w14:textId="77777777" w:rsidR="009F4EEE" w:rsidRDefault="009F4EEE" w:rsidP="009F4EEE">
      <w:proofErr w:type="gramStart"/>
      <w:r>
        <w:t>samtools</w:t>
      </w:r>
      <w:proofErr w:type="gramEnd"/>
      <w:r>
        <w:t xml:space="preserve"> </w:t>
      </w:r>
      <w:proofErr w:type="spellStart"/>
      <w:r>
        <w:t>mpileup</w:t>
      </w:r>
      <w:proofErr w:type="spellEnd"/>
      <w:r>
        <w:t xml:space="preserve"> flags</w:t>
      </w:r>
    </w:p>
    <w:p w14:paraId="1BD56093" w14:textId="77777777" w:rsidR="009F4EEE" w:rsidRDefault="009F4EEE" w:rsidP="009F4EEE">
      <w:pPr>
        <w:pStyle w:val="ListBullet"/>
      </w:pPr>
      <w:r>
        <w:t>-</w:t>
      </w:r>
      <w:proofErr w:type="gramStart"/>
      <w:r>
        <w:t>u</w:t>
      </w:r>
      <w:proofErr w:type="gramEnd"/>
      <w:r>
        <w:tab/>
        <w:t>compute genotype likelihood and output in [u]</w:t>
      </w:r>
      <w:proofErr w:type="spellStart"/>
      <w:r>
        <w:t>ncompressed</w:t>
      </w:r>
      <w:proofErr w:type="spellEnd"/>
      <w:r>
        <w:t xml:space="preserve"> format (</w:t>
      </w:r>
      <w:proofErr w:type="spellStart"/>
      <w:r>
        <w:t>vcf</w:t>
      </w:r>
      <w:proofErr w:type="spellEnd"/>
      <w:r>
        <w:t>).</w:t>
      </w:r>
    </w:p>
    <w:p w14:paraId="63E69BC6" w14:textId="77777777" w:rsidR="009F4EEE" w:rsidRDefault="009F4EEE" w:rsidP="009F4EEE">
      <w:pPr>
        <w:pStyle w:val="ListBullet"/>
      </w:pPr>
      <w:r>
        <w:t>-</w:t>
      </w:r>
      <w:proofErr w:type="gramStart"/>
      <w:r>
        <w:t>f</w:t>
      </w:r>
      <w:proofErr w:type="gramEnd"/>
      <w:r>
        <w:tab/>
        <w:t>samtools [f]</w:t>
      </w:r>
      <w:proofErr w:type="spellStart"/>
      <w:r>
        <w:t>aidx</w:t>
      </w:r>
      <w:proofErr w:type="spellEnd"/>
      <w:r>
        <w:t xml:space="preserve"> indexed file </w:t>
      </w:r>
    </w:p>
    <w:p w14:paraId="20F2F9DC" w14:textId="77777777" w:rsidR="009F4EEE" w:rsidRDefault="009F4EEE" w:rsidP="009F4EEE">
      <w:pPr>
        <w:pStyle w:val="ListBullet"/>
        <w:numPr>
          <w:ilvl w:val="0"/>
          <w:numId w:val="0"/>
        </w:numPr>
        <w:ind w:left="360" w:hanging="360"/>
      </w:pPr>
    </w:p>
    <w:p w14:paraId="24683B39" w14:textId="77777777" w:rsidR="009F4EEE" w:rsidRDefault="009F4EEE" w:rsidP="009F4EEE">
      <w:pPr>
        <w:pStyle w:val="ListBullet"/>
        <w:numPr>
          <w:ilvl w:val="0"/>
          <w:numId w:val="0"/>
        </w:numPr>
        <w:ind w:left="360" w:hanging="360"/>
      </w:pPr>
      <w:proofErr w:type="spellStart"/>
      <w:proofErr w:type="gramStart"/>
      <w:r>
        <w:t>bcftools</w:t>
      </w:r>
      <w:proofErr w:type="spellEnd"/>
      <w:proofErr w:type="gramEnd"/>
      <w:r>
        <w:t xml:space="preserve"> flags</w:t>
      </w:r>
    </w:p>
    <w:p w14:paraId="4DB4CC6D" w14:textId="77777777" w:rsidR="009F4EEE" w:rsidRDefault="009F4EEE" w:rsidP="009F4EEE">
      <w:pPr>
        <w:pStyle w:val="ListBullet"/>
      </w:pPr>
      <w:r>
        <w:t>-</w:t>
      </w:r>
      <w:proofErr w:type="gramStart"/>
      <w:r>
        <w:t>b</w:t>
      </w:r>
      <w:proofErr w:type="gramEnd"/>
      <w:r>
        <w:tab/>
        <w:t xml:space="preserve">output in </w:t>
      </w:r>
      <w:proofErr w:type="spellStart"/>
      <w:r>
        <w:t>bcf</w:t>
      </w:r>
      <w:proofErr w:type="spellEnd"/>
      <w:r>
        <w:t xml:space="preserve"> format </w:t>
      </w:r>
    </w:p>
    <w:p w14:paraId="2C135FD2" w14:textId="77777777" w:rsidR="009F4EEE" w:rsidRDefault="009F4EEE" w:rsidP="009F4EEE">
      <w:pPr>
        <w:pStyle w:val="ListBullet"/>
      </w:pPr>
      <w:r>
        <w:t>-</w:t>
      </w:r>
      <w:proofErr w:type="gramStart"/>
      <w:r>
        <w:t>v</w:t>
      </w:r>
      <w:proofErr w:type="gramEnd"/>
      <w:r>
        <w:t xml:space="preserve"> </w:t>
      </w:r>
      <w:r>
        <w:tab/>
        <w:t>output variant sites only</w:t>
      </w:r>
    </w:p>
    <w:p w14:paraId="7E4FB62E" w14:textId="77777777" w:rsidR="009F4EEE" w:rsidRDefault="009F4EEE" w:rsidP="009F4EEE">
      <w:pPr>
        <w:pStyle w:val="ListBullet"/>
      </w:pPr>
      <w:r>
        <w:t>-</w:t>
      </w:r>
      <w:proofErr w:type="gramStart"/>
      <w:r>
        <w:t>c</w:t>
      </w:r>
      <w:proofErr w:type="gramEnd"/>
      <w:r>
        <w:tab/>
        <w:t xml:space="preserve">call variants using Bayesian inference </w:t>
      </w:r>
    </w:p>
    <w:p w14:paraId="530CFA12" w14:textId="77777777" w:rsidR="009F4EEE" w:rsidRDefault="009F4EEE" w:rsidP="009F4EEE">
      <w:pPr>
        <w:pStyle w:val="ListBullet"/>
      </w:pPr>
      <w:r>
        <w:t>-</w:t>
      </w:r>
      <w:proofErr w:type="gramStart"/>
      <w:r>
        <w:t>g</w:t>
      </w:r>
      <w:proofErr w:type="gramEnd"/>
      <w:r>
        <w:t xml:space="preserve"> </w:t>
      </w:r>
      <w:r>
        <w:tab/>
        <w:t xml:space="preserve">call per-sample genotype at variant site </w:t>
      </w:r>
    </w:p>
    <w:p w14:paraId="33E26C04" w14:textId="77777777" w:rsidR="009F4EEE" w:rsidRDefault="009F4EEE" w:rsidP="009F4EEE">
      <w:pPr>
        <w:pStyle w:val="ListBullet"/>
        <w:numPr>
          <w:ilvl w:val="0"/>
          <w:numId w:val="0"/>
        </w:numPr>
      </w:pPr>
    </w:p>
    <w:p w14:paraId="1056A960" w14:textId="77777777" w:rsidR="009F4EEE" w:rsidRDefault="009F4EEE" w:rsidP="009F4EEE">
      <w:pPr>
        <w:pStyle w:val="ListBullet"/>
        <w:numPr>
          <w:ilvl w:val="0"/>
          <w:numId w:val="0"/>
        </w:numPr>
      </w:pPr>
      <w:proofErr w:type="spellStart"/>
      <w:proofErr w:type="gramStart"/>
      <w:r>
        <w:t>vcfutils</w:t>
      </w:r>
      <w:proofErr w:type="spellEnd"/>
      <w:proofErr w:type="gramEnd"/>
      <w:r>
        <w:t xml:space="preserve"> flags</w:t>
      </w:r>
    </w:p>
    <w:p w14:paraId="67AC8C22" w14:textId="77777777" w:rsidR="009F4EEE" w:rsidRDefault="009F4EEE" w:rsidP="009F4EEE">
      <w:pPr>
        <w:pStyle w:val="ListBullet"/>
      </w:pPr>
      <w:r>
        <w:t xml:space="preserve">-D 100 </w:t>
      </w:r>
      <w:r w:rsidRPr="00D938BC">
        <w:t>controls the maximum read depth, which should be adjusted to about twice the average read depth</w:t>
      </w:r>
    </w:p>
    <w:p w14:paraId="6188E065" w14:textId="77777777" w:rsidR="009F4EEE" w:rsidRDefault="009F4EEE" w:rsidP="009F4EEE"/>
    <w:p w14:paraId="5B15800C" w14:textId="77777777" w:rsidR="009F4EEE" w:rsidRDefault="009F4EEE" w:rsidP="009F4EEE">
      <w:pPr>
        <w:pStyle w:val="Heading3"/>
      </w:pPr>
      <w:r>
        <w:t xml:space="preserve">Multiple diploid individuals </w:t>
      </w:r>
    </w:p>
    <w:p w14:paraId="62DE21C7" w14:textId="77777777" w:rsidR="009F4EEE" w:rsidRDefault="009F4EEE" w:rsidP="009F4EEE">
      <w:pPr>
        <w:pStyle w:val="ListBullet"/>
        <w:numPr>
          <w:ilvl w:val="0"/>
          <w:numId w:val="0"/>
        </w:numPr>
        <w:ind w:left="360" w:hanging="360"/>
      </w:pPr>
      <w:r>
        <w:t xml:space="preserve">TBD </w:t>
      </w:r>
    </w:p>
    <w:p w14:paraId="7EC2ABD3" w14:textId="77777777" w:rsidR="009F4EEE" w:rsidRDefault="009F4EEE" w:rsidP="009F4EEE">
      <w:pPr>
        <w:pStyle w:val="ListBullet"/>
        <w:numPr>
          <w:ilvl w:val="0"/>
          <w:numId w:val="0"/>
        </w:numPr>
        <w:ind w:left="360" w:hanging="360"/>
      </w:pPr>
    </w:p>
    <w:p w14:paraId="0D46CA5F" w14:textId="77777777" w:rsidR="009F4EEE" w:rsidRDefault="009F4EEE" w:rsidP="009F4EEE">
      <w:pPr>
        <w:pStyle w:val="Heading3"/>
      </w:pPr>
      <w:r>
        <w:t>More information:</w:t>
      </w:r>
    </w:p>
    <w:p w14:paraId="6FCE56C8" w14:textId="77777777" w:rsidR="009F4EEE" w:rsidRPr="00D222BF" w:rsidRDefault="009F4EEE" w:rsidP="009F4EEE">
      <w:pPr>
        <w:pStyle w:val="ListBullet"/>
        <w:rPr>
          <w:rStyle w:val="Hyperlink"/>
        </w:rPr>
      </w:pPr>
      <w:proofErr w:type="spellStart"/>
      <w:r>
        <w:t>Powerpoint</w:t>
      </w:r>
      <w:proofErr w:type="spellEnd"/>
      <w:r>
        <w:t xml:space="preserve"> from EBI explaining this pipeline: </w:t>
      </w:r>
      <w:hyperlink r:id="rId30" w:history="1">
        <w:proofErr w:type="spellStart"/>
        <w:r w:rsidRPr="00C46675">
          <w:rPr>
            <w:rStyle w:val="Hyperlink"/>
          </w:rPr>
          <w:t>pdf</w:t>
        </w:r>
        <w:proofErr w:type="spellEnd"/>
      </w:hyperlink>
    </w:p>
    <w:p w14:paraId="59E4204E" w14:textId="77777777" w:rsidR="009F4EEE" w:rsidRPr="00DA5990" w:rsidRDefault="009F4EEE" w:rsidP="009F4EEE">
      <w:pPr>
        <w:pStyle w:val="ListBullet"/>
      </w:pPr>
      <w:proofErr w:type="gramStart"/>
      <w:r>
        <w:t>batch</w:t>
      </w:r>
      <w:proofErr w:type="gramEnd"/>
      <w:r>
        <w:t xml:space="preserve"> implementation: </w:t>
      </w:r>
      <w:r>
        <w:rPr>
          <w:b/>
        </w:rPr>
        <w:t>call_variants_samtools.sh</w:t>
      </w:r>
    </w:p>
    <w:p w14:paraId="1FB82EAC" w14:textId="77777777" w:rsidR="009F4EEE" w:rsidRDefault="009F4EEE" w:rsidP="009F4EEE">
      <w:pPr>
        <w:pStyle w:val="Heading1"/>
      </w:pPr>
      <w:r>
        <w:t>Call Variants using GATK</w:t>
      </w:r>
    </w:p>
    <w:p w14:paraId="77E34A42" w14:textId="77777777" w:rsidR="009F4EEE" w:rsidRDefault="009F4EEE" w:rsidP="009F4EEE">
      <w:pPr>
        <w:pStyle w:val="Heading2"/>
      </w:pPr>
      <w:r>
        <w:t xml:space="preserve">Preprocessing </w:t>
      </w:r>
    </w:p>
    <w:p w14:paraId="65A4B4A5" w14:textId="77777777" w:rsidR="009F4EEE" w:rsidRDefault="009F4EEE" w:rsidP="009F4EEE">
      <w:pPr>
        <w:pStyle w:val="Heading3"/>
      </w:pPr>
      <w:r>
        <w:t xml:space="preserve">Alignment </w:t>
      </w:r>
    </w:p>
    <w:p w14:paraId="7AB302B7" w14:textId="77777777" w:rsidR="009F4EEE" w:rsidRDefault="009F4EEE" w:rsidP="009F4EEE">
      <w:r>
        <w:t xml:space="preserve">Align with BWA using: </w:t>
      </w:r>
    </w:p>
    <w:p w14:paraId="407C3272" w14:textId="77777777" w:rsidR="009F4EEE" w:rsidRDefault="009F4EEE" w:rsidP="009F4EEE"/>
    <w:p w14:paraId="77A824F0" w14:textId="77777777" w:rsidR="009F4EEE" w:rsidRDefault="009F4EEE" w:rsidP="009F4EEE">
      <w:pPr>
        <w:pBdr>
          <w:top w:val="single" w:sz="4" w:space="1" w:color="auto"/>
          <w:left w:val="single" w:sz="4" w:space="4" w:color="auto"/>
          <w:bottom w:val="single" w:sz="4" w:space="1" w:color="auto"/>
          <w:right w:val="single" w:sz="4" w:space="4" w:color="auto"/>
        </w:pBdr>
      </w:pPr>
      <w:proofErr w:type="spellStart"/>
      <w:proofErr w:type="gramStart"/>
      <w:r w:rsidRPr="00EA63B8">
        <w:t>bwa</w:t>
      </w:r>
      <w:proofErr w:type="spellEnd"/>
      <w:proofErr w:type="gramEnd"/>
      <w:r w:rsidRPr="00EA63B8">
        <w:t xml:space="preserve"> </w:t>
      </w:r>
      <w:proofErr w:type="spellStart"/>
      <w:r>
        <w:t>mem</w:t>
      </w:r>
      <w:proofErr w:type="spellEnd"/>
      <w:r>
        <w:t xml:space="preserve"> -M -R ’&lt;read group info&gt;’</w:t>
      </w:r>
      <w:r w:rsidRPr="00EA63B8">
        <w:t xml:space="preserve"> </w:t>
      </w:r>
      <w:proofErr w:type="spellStart"/>
      <w:r w:rsidRPr="00EA63B8">
        <w:t>reference.fa</w:t>
      </w:r>
      <w:proofErr w:type="spellEnd"/>
      <w:r w:rsidRPr="00EA63B8">
        <w:t xml:space="preserve"> </w:t>
      </w:r>
      <w:proofErr w:type="spellStart"/>
      <w:r w:rsidRPr="00EA63B8">
        <w:t>raw_reads.fq</w:t>
      </w:r>
      <w:proofErr w:type="spellEnd"/>
      <w:r w:rsidRPr="00EA63B8">
        <w:t xml:space="preserve"> &gt; </w:t>
      </w:r>
      <w:proofErr w:type="spellStart"/>
      <w:r w:rsidRPr="00EA63B8">
        <w:t>aligned_reads.sam</w:t>
      </w:r>
      <w:proofErr w:type="spellEnd"/>
    </w:p>
    <w:p w14:paraId="089E101D" w14:textId="77777777" w:rsidR="009F4EEE" w:rsidRDefault="009F4EEE" w:rsidP="009F4EEE"/>
    <w:p w14:paraId="32DCE501" w14:textId="77777777" w:rsidR="009F4EEE" w:rsidRDefault="009F4EEE" w:rsidP="009F4EEE">
      <w:r>
        <w:t>The ‘&lt;read group info&gt;’ can be:</w:t>
      </w:r>
    </w:p>
    <w:p w14:paraId="5F4A213E" w14:textId="77777777" w:rsidR="009F4EEE" w:rsidRPr="00EA63B8" w:rsidRDefault="009F4EEE" w:rsidP="009F4EEE">
      <w:pPr>
        <w:pBdr>
          <w:top w:val="single" w:sz="4" w:space="1" w:color="auto"/>
          <w:left w:val="single" w:sz="4" w:space="4" w:color="auto"/>
          <w:bottom w:val="single" w:sz="4" w:space="1" w:color="auto"/>
          <w:right w:val="single" w:sz="4" w:space="4" w:color="auto"/>
        </w:pBdr>
      </w:pPr>
      <w:r w:rsidRPr="00EA63B8">
        <w:t>@RG\tID</w:t>
      </w:r>
      <w:proofErr w:type="gramStart"/>
      <w:r w:rsidRPr="00EA63B8">
        <w:t>:group1</w:t>
      </w:r>
      <w:proofErr w:type="gramEnd"/>
      <w:r w:rsidRPr="00EA63B8">
        <w:t>\tSM:sample1\tPL:illumina\tLB:lib1\tPU:unit1</w:t>
      </w:r>
    </w:p>
    <w:p w14:paraId="39EA251C" w14:textId="77777777" w:rsidR="009F4EEE" w:rsidRDefault="009F4EEE" w:rsidP="009F4EEE"/>
    <w:p w14:paraId="669E77FD" w14:textId="77777777" w:rsidR="009F4EEE" w:rsidRPr="007B3157" w:rsidRDefault="009F4EEE" w:rsidP="009F4EEE">
      <w:pPr>
        <w:rPr>
          <w:b/>
        </w:rPr>
      </w:pPr>
      <w:r>
        <w:t xml:space="preserve">Batch implementation: </w:t>
      </w:r>
      <w:r w:rsidRPr="00645742">
        <w:rPr>
          <w:b/>
        </w:rPr>
        <w:t>run_bwa_single_end.sh</w:t>
      </w:r>
    </w:p>
    <w:p w14:paraId="686E166D" w14:textId="77777777" w:rsidR="009F4EEE" w:rsidRDefault="009F4EEE" w:rsidP="009F4EEE">
      <w:pPr>
        <w:pStyle w:val="Heading3"/>
      </w:pPr>
      <w:proofErr w:type="spellStart"/>
      <w:r>
        <w:t>Dedu</w:t>
      </w:r>
      <w:r w:rsidRPr="00E700BE">
        <w:t>pping</w:t>
      </w:r>
      <w:proofErr w:type="spellEnd"/>
    </w:p>
    <w:p w14:paraId="625F348E" w14:textId="77777777" w:rsidR="009F4EEE" w:rsidRDefault="009F4EEE" w:rsidP="009F4EEE">
      <w:r>
        <w:t xml:space="preserve">Use Picard. This step is only necessary for whole-genome sequencing; you don’t need to </w:t>
      </w:r>
      <w:proofErr w:type="spellStart"/>
      <w:r>
        <w:t>dedup</w:t>
      </w:r>
      <w:proofErr w:type="spellEnd"/>
      <w:r>
        <w:t xml:space="preserve"> for mmPCR-seq data. </w:t>
      </w:r>
    </w:p>
    <w:p w14:paraId="79700712" w14:textId="77777777" w:rsidR="009F4EEE" w:rsidRDefault="009F4EEE" w:rsidP="009F4EEE"/>
    <w:p w14:paraId="59CC356C" w14:textId="77777777" w:rsidR="009F4EEE" w:rsidRDefault="009F4EEE" w:rsidP="009F4EEE">
      <w:pPr>
        <w:pStyle w:val="Heading3"/>
      </w:pPr>
      <w:proofErr w:type="spellStart"/>
      <w:r>
        <w:t>Indel</w:t>
      </w:r>
      <w:proofErr w:type="spellEnd"/>
      <w:r>
        <w:t xml:space="preserve"> Realignment </w:t>
      </w:r>
    </w:p>
    <w:p w14:paraId="0A2A620E" w14:textId="77777777" w:rsidR="009F4EEE" w:rsidRDefault="009F4EEE" w:rsidP="009F4EEE">
      <w:r>
        <w:t>TBD</w:t>
      </w:r>
    </w:p>
    <w:p w14:paraId="17006331" w14:textId="77777777" w:rsidR="009F4EEE" w:rsidRDefault="009F4EEE" w:rsidP="009F4EEE"/>
    <w:p w14:paraId="04EA19CF" w14:textId="77777777" w:rsidR="009F4EEE" w:rsidRDefault="009F4EEE" w:rsidP="009F4EEE">
      <w:pPr>
        <w:pStyle w:val="Heading3"/>
      </w:pPr>
      <w:r>
        <w:t xml:space="preserve">Base Recalibration </w:t>
      </w:r>
    </w:p>
    <w:p w14:paraId="23ECC6DC" w14:textId="77777777" w:rsidR="009F4EEE" w:rsidRDefault="009F4EEE" w:rsidP="009F4EEE">
      <w:r>
        <w:t>TBD</w:t>
      </w:r>
    </w:p>
    <w:p w14:paraId="4D95A34A" w14:textId="77777777" w:rsidR="009F4EEE" w:rsidRDefault="009F4EEE" w:rsidP="009F4EEE"/>
    <w:p w14:paraId="00A61EA9" w14:textId="77777777" w:rsidR="009F4EEE" w:rsidRDefault="009F4EEE" w:rsidP="009F4EEE">
      <w:pPr>
        <w:pStyle w:val="Heading2"/>
      </w:pPr>
      <w:r>
        <w:t xml:space="preserve">Variant Discovery </w:t>
      </w:r>
    </w:p>
    <w:p w14:paraId="7FF2E586" w14:textId="77777777" w:rsidR="009F4EEE" w:rsidRDefault="009F4EEE" w:rsidP="009F4EEE">
      <w:r>
        <w:t>TBD</w:t>
      </w:r>
    </w:p>
    <w:p w14:paraId="245C455C" w14:textId="77777777" w:rsidR="009F4EEE" w:rsidRPr="00241137" w:rsidRDefault="009F4EEE" w:rsidP="009F4EEE"/>
    <w:p w14:paraId="02DDAD39" w14:textId="77777777" w:rsidR="009F4EEE" w:rsidRDefault="009F4EEE" w:rsidP="009F4EEE"/>
    <w:p w14:paraId="0D4B0C2C" w14:textId="77777777" w:rsidR="009F4EEE" w:rsidRDefault="009F4EEE" w:rsidP="009F4EEE">
      <w:pPr>
        <w:pStyle w:val="Heading2"/>
      </w:pPr>
      <w:r>
        <w:t>Troubleshoot</w:t>
      </w:r>
    </w:p>
    <w:p w14:paraId="131EAAC3" w14:textId="77777777" w:rsidR="009F4EEE" w:rsidRDefault="009F4EEE" w:rsidP="009F4EEE">
      <w:pPr>
        <w:pStyle w:val="ListBullet"/>
      </w:pPr>
      <w:r w:rsidRPr="008D6F91">
        <w:t>SAM file doesn't have any read groups defined in the header.  The GATK no longer supports SAM files without read groups</w:t>
      </w:r>
    </w:p>
    <w:p w14:paraId="1A89BCD8" w14:textId="77777777" w:rsidR="009F4EEE" w:rsidRDefault="009F4EEE" w:rsidP="009F4EEE">
      <w:pPr>
        <w:pStyle w:val="ListBullet"/>
        <w:numPr>
          <w:ilvl w:val="0"/>
          <w:numId w:val="0"/>
        </w:numPr>
      </w:pPr>
    </w:p>
    <w:p w14:paraId="311E7609" w14:textId="77777777" w:rsidR="009F4EEE" w:rsidRDefault="009F4EEE" w:rsidP="009F4EEE">
      <w:pPr>
        <w:pStyle w:val="ListBullet"/>
        <w:numPr>
          <w:ilvl w:val="0"/>
          <w:numId w:val="0"/>
        </w:numPr>
        <w:pBdr>
          <w:top w:val="single" w:sz="4" w:space="1" w:color="auto"/>
          <w:left w:val="single" w:sz="4" w:space="4" w:color="auto"/>
          <w:bottom w:val="single" w:sz="4" w:space="1" w:color="auto"/>
          <w:right w:val="single" w:sz="4" w:space="4" w:color="auto"/>
        </w:pBdr>
      </w:pPr>
      <w:r>
        <w:t xml:space="preserve">Many GATK algorithms needs information that certain </w:t>
      </w:r>
      <w:proofErr w:type="gramStart"/>
      <w:r>
        <w:t>reads</w:t>
      </w:r>
      <w:proofErr w:type="gramEnd"/>
      <w:r>
        <w:t xml:space="preserve"> are sequenced together as these algorithms try to compensate the variation from one sequencing to the next. A read group, or RG, provides this information. Reads in the same read group </w:t>
      </w:r>
      <w:proofErr w:type="gramStart"/>
      <w:r>
        <w:t>are assumed to be sequenced</w:t>
      </w:r>
      <w:proofErr w:type="gramEnd"/>
      <w:r>
        <w:t xml:space="preserve"> on one lane. (</w:t>
      </w:r>
      <w:hyperlink r:id="rId31" w:history="1">
        <w:proofErr w:type="gramStart"/>
        <w:r w:rsidRPr="00765DD9">
          <w:rPr>
            <w:rStyle w:val="Hyperlink"/>
          </w:rPr>
          <w:t>ref</w:t>
        </w:r>
        <w:proofErr w:type="gramEnd"/>
      </w:hyperlink>
      <w:r>
        <w:t>)</w:t>
      </w:r>
    </w:p>
    <w:p w14:paraId="78A30501" w14:textId="77777777" w:rsidR="009F4EEE" w:rsidRDefault="009F4EEE" w:rsidP="009F4EEE">
      <w:pPr>
        <w:pStyle w:val="ListBullet"/>
        <w:numPr>
          <w:ilvl w:val="0"/>
          <w:numId w:val="0"/>
        </w:numPr>
        <w:pBdr>
          <w:top w:val="single" w:sz="4" w:space="1" w:color="auto"/>
          <w:left w:val="single" w:sz="4" w:space="4" w:color="auto"/>
          <w:bottom w:val="single" w:sz="4" w:space="1" w:color="auto"/>
          <w:right w:val="single" w:sz="4" w:space="4" w:color="auto"/>
        </w:pBdr>
      </w:pPr>
    </w:p>
    <w:p w14:paraId="2103F5BB" w14:textId="77777777" w:rsidR="009F4EEE" w:rsidRDefault="009F4EEE" w:rsidP="009F4EEE">
      <w:pPr>
        <w:pStyle w:val="ListBullet"/>
        <w:numPr>
          <w:ilvl w:val="0"/>
          <w:numId w:val="0"/>
        </w:numPr>
        <w:pBdr>
          <w:top w:val="single" w:sz="4" w:space="1" w:color="auto"/>
          <w:left w:val="single" w:sz="4" w:space="4" w:color="auto"/>
          <w:bottom w:val="single" w:sz="4" w:space="1" w:color="auto"/>
          <w:right w:val="single" w:sz="4" w:space="4" w:color="auto"/>
        </w:pBdr>
      </w:pPr>
      <w:r>
        <w:t xml:space="preserve">Implementation: </w:t>
      </w:r>
      <w:r w:rsidRPr="00BC654F">
        <w:rPr>
          <w:b/>
        </w:rPr>
        <w:t>add_read_group</w:t>
      </w:r>
      <w:r>
        <w:rPr>
          <w:b/>
        </w:rPr>
        <w:t>s</w:t>
      </w:r>
      <w:r w:rsidRPr="00BC654F">
        <w:rPr>
          <w:b/>
        </w:rPr>
        <w:t>.sh</w:t>
      </w:r>
      <w:r>
        <w:t xml:space="preserve"> to add read group.</w:t>
      </w:r>
    </w:p>
    <w:p w14:paraId="2FF6DAA1" w14:textId="77777777" w:rsidR="009F4EEE" w:rsidRDefault="009F4EEE" w:rsidP="009F4EEE">
      <w:pPr>
        <w:pStyle w:val="ListBullet"/>
        <w:numPr>
          <w:ilvl w:val="0"/>
          <w:numId w:val="0"/>
        </w:numPr>
        <w:pBdr>
          <w:top w:val="single" w:sz="4" w:space="1" w:color="auto"/>
          <w:left w:val="single" w:sz="4" w:space="4" w:color="auto"/>
          <w:bottom w:val="single" w:sz="4" w:space="1" w:color="auto"/>
          <w:right w:val="single" w:sz="4" w:space="4" w:color="auto"/>
        </w:pBdr>
      </w:pPr>
      <w:r>
        <w:t xml:space="preserve">Click </w:t>
      </w:r>
      <w:hyperlink r:id="rId32" w:history="1">
        <w:r w:rsidRPr="00BC654F">
          <w:rPr>
            <w:rStyle w:val="Hyperlink"/>
          </w:rPr>
          <w:t>here</w:t>
        </w:r>
      </w:hyperlink>
      <w:r>
        <w:t xml:space="preserve"> to know more about how to fix a badly formatted BAM.</w:t>
      </w:r>
    </w:p>
    <w:p w14:paraId="2C2E2835" w14:textId="77777777" w:rsidR="009F4EEE" w:rsidRDefault="009F4EEE" w:rsidP="009F4EEE">
      <w:pPr>
        <w:pStyle w:val="ListBullet"/>
        <w:numPr>
          <w:ilvl w:val="0"/>
          <w:numId w:val="0"/>
        </w:numPr>
        <w:pBdr>
          <w:top w:val="single" w:sz="4" w:space="1" w:color="auto"/>
          <w:left w:val="single" w:sz="4" w:space="4" w:color="auto"/>
          <w:bottom w:val="single" w:sz="4" w:space="1" w:color="auto"/>
          <w:right w:val="single" w:sz="4" w:space="4" w:color="auto"/>
        </w:pBdr>
      </w:pPr>
    </w:p>
    <w:p w14:paraId="01C94B4E" w14:textId="77777777" w:rsidR="009F4EEE" w:rsidRPr="008D6F91" w:rsidRDefault="009F4EEE" w:rsidP="009F4EEE">
      <w:pPr>
        <w:pStyle w:val="ListBullet"/>
        <w:numPr>
          <w:ilvl w:val="0"/>
          <w:numId w:val="0"/>
        </w:numPr>
        <w:pBdr>
          <w:top w:val="single" w:sz="4" w:space="1" w:color="auto"/>
          <w:left w:val="single" w:sz="4" w:space="4" w:color="auto"/>
          <w:bottom w:val="single" w:sz="4" w:space="1" w:color="auto"/>
          <w:right w:val="single" w:sz="4" w:space="4" w:color="auto"/>
        </w:pBdr>
      </w:pPr>
      <w:r>
        <w:t>TODO: add batch functionality to</w:t>
      </w:r>
      <w:r w:rsidRPr="008B7BF7">
        <w:rPr>
          <w:b/>
        </w:rPr>
        <w:t xml:space="preserve"> </w:t>
      </w:r>
      <w:r w:rsidRPr="00BC654F">
        <w:rPr>
          <w:b/>
        </w:rPr>
        <w:t>add_read_group</w:t>
      </w:r>
      <w:r>
        <w:rPr>
          <w:b/>
        </w:rPr>
        <w:t>s</w:t>
      </w:r>
      <w:r w:rsidRPr="00BC654F">
        <w:rPr>
          <w:b/>
        </w:rPr>
        <w:t>.sh</w:t>
      </w:r>
    </w:p>
    <w:p w14:paraId="225A9ED8" w14:textId="77777777" w:rsidR="009F4EEE" w:rsidRPr="00E700BE" w:rsidRDefault="009F4EEE" w:rsidP="009F4EEE"/>
    <w:p w14:paraId="098C7E18" w14:textId="77777777" w:rsidR="009F4EEE" w:rsidRDefault="009F4EEE" w:rsidP="009F4EEE"/>
    <w:p w14:paraId="6DCE1CFB" w14:textId="77777777" w:rsidR="009F4EEE" w:rsidRDefault="009F4EEE" w:rsidP="009F4EEE">
      <w:pPr>
        <w:pStyle w:val="ListBullet"/>
      </w:pPr>
      <w:r w:rsidRPr="004C6CC6">
        <w:t>Input files</w:t>
      </w:r>
      <w:r>
        <w:t xml:space="preserve"> </w:t>
      </w:r>
      <w:r w:rsidRPr="004C6CC6">
        <w:t xml:space="preserve">reads and </w:t>
      </w:r>
      <w:proofErr w:type="gramStart"/>
      <w:r w:rsidRPr="004C6CC6">
        <w:t>reference have</w:t>
      </w:r>
      <w:proofErr w:type="gramEnd"/>
      <w:r w:rsidRPr="004C6CC6">
        <w:t xml:space="preserve"> incompatible </w:t>
      </w:r>
      <w:proofErr w:type="spellStart"/>
      <w:r w:rsidRPr="004C6CC6">
        <w:t>contigs</w:t>
      </w:r>
      <w:proofErr w:type="spellEnd"/>
      <w:r w:rsidRPr="004C6CC6">
        <w:t xml:space="preserve">: Relative ordering of overlapping </w:t>
      </w:r>
      <w:proofErr w:type="spellStart"/>
      <w:r w:rsidRPr="004C6CC6">
        <w:t>contigs</w:t>
      </w:r>
      <w:proofErr w:type="spellEnd"/>
      <w:r w:rsidRPr="004C6CC6">
        <w:t xml:space="preserve"> differs, which is unsafe.</w:t>
      </w:r>
    </w:p>
    <w:p w14:paraId="173AC737" w14:textId="77777777" w:rsidR="009F4EEE" w:rsidRDefault="009F4EEE" w:rsidP="009F4EEE">
      <w:pPr>
        <w:pStyle w:val="ListBullet"/>
        <w:numPr>
          <w:ilvl w:val="0"/>
          <w:numId w:val="0"/>
        </w:numPr>
        <w:ind w:left="360" w:hanging="360"/>
      </w:pPr>
    </w:p>
    <w:p w14:paraId="44F95089" w14:textId="77777777" w:rsidR="009F4EEE" w:rsidRDefault="009F4EEE" w:rsidP="009F4EEE">
      <w:pPr>
        <w:pStyle w:val="ListBullet"/>
        <w:numPr>
          <w:ilvl w:val="0"/>
          <w:numId w:val="0"/>
        </w:numPr>
        <w:pBdr>
          <w:top w:val="single" w:sz="4" w:space="1" w:color="auto"/>
          <w:left w:val="single" w:sz="4" w:space="4" w:color="auto"/>
          <w:bottom w:val="single" w:sz="4" w:space="1" w:color="auto"/>
          <w:right w:val="single" w:sz="4" w:space="4" w:color="auto"/>
        </w:pBdr>
        <w:ind w:left="360" w:hanging="360"/>
      </w:pPr>
      <w:r>
        <w:t xml:space="preserve">Solution: reorder the </w:t>
      </w:r>
      <w:proofErr w:type="spellStart"/>
      <w:r>
        <w:t>sam</w:t>
      </w:r>
      <w:proofErr w:type="spellEnd"/>
      <w:r>
        <w:t xml:space="preserve">/bam file with </w:t>
      </w:r>
      <w:proofErr w:type="spellStart"/>
      <w:r>
        <w:t>picard</w:t>
      </w:r>
      <w:proofErr w:type="spellEnd"/>
      <w:r>
        <w:t>/</w:t>
      </w:r>
      <w:proofErr w:type="spellStart"/>
      <w:r>
        <w:t>ReorderSam</w:t>
      </w:r>
      <w:proofErr w:type="spellEnd"/>
      <w:r>
        <w:t>. (</w:t>
      </w:r>
      <w:hyperlink r:id="rId33" w:history="1">
        <w:proofErr w:type="gramStart"/>
        <w:r w:rsidRPr="004C6CC6">
          <w:rPr>
            <w:rStyle w:val="Hyperlink"/>
          </w:rPr>
          <w:t>ref</w:t>
        </w:r>
        <w:proofErr w:type="gramEnd"/>
      </w:hyperlink>
      <w:r>
        <w:t xml:space="preserve">, </w:t>
      </w:r>
      <w:hyperlink r:id="rId34" w:anchor="ReorderSam" w:history="1">
        <w:r w:rsidRPr="004C6CC6">
          <w:rPr>
            <w:rStyle w:val="Hyperlink"/>
          </w:rPr>
          <w:t>help</w:t>
        </w:r>
      </w:hyperlink>
      <w:r>
        <w:t>)</w:t>
      </w:r>
    </w:p>
    <w:p w14:paraId="2B938385" w14:textId="77777777" w:rsidR="009F4EEE" w:rsidRDefault="009F4EEE" w:rsidP="009F4EEE">
      <w:pPr>
        <w:pStyle w:val="ListBullet"/>
        <w:numPr>
          <w:ilvl w:val="0"/>
          <w:numId w:val="0"/>
        </w:numPr>
        <w:pBdr>
          <w:top w:val="single" w:sz="4" w:space="1" w:color="auto"/>
          <w:left w:val="single" w:sz="4" w:space="4" w:color="auto"/>
          <w:bottom w:val="single" w:sz="4" w:space="1" w:color="auto"/>
          <w:right w:val="single" w:sz="4" w:space="4" w:color="auto"/>
        </w:pBdr>
        <w:ind w:left="360" w:hanging="360"/>
        <w:rPr>
          <w:b/>
        </w:rPr>
      </w:pPr>
      <w:r>
        <w:t xml:space="preserve">Implementation: </w:t>
      </w:r>
      <w:r w:rsidRPr="00076CCB">
        <w:rPr>
          <w:b/>
        </w:rPr>
        <w:t>reorder_sam.sh</w:t>
      </w:r>
    </w:p>
    <w:p w14:paraId="5529406F" w14:textId="77777777" w:rsidR="009F4EEE" w:rsidRPr="008B7BF7" w:rsidRDefault="009F4EEE" w:rsidP="009F4EEE">
      <w:pPr>
        <w:pStyle w:val="ListBullet"/>
        <w:numPr>
          <w:ilvl w:val="0"/>
          <w:numId w:val="0"/>
        </w:numPr>
        <w:pBdr>
          <w:top w:val="single" w:sz="4" w:space="1" w:color="auto"/>
          <w:left w:val="single" w:sz="4" w:space="4" w:color="auto"/>
          <w:bottom w:val="single" w:sz="4" w:space="1" w:color="auto"/>
          <w:right w:val="single" w:sz="4" w:space="4" w:color="auto"/>
        </w:pBdr>
        <w:ind w:left="360" w:hanging="360"/>
      </w:pPr>
      <w:r>
        <w:t xml:space="preserve">TODO: add batch functionality to reoder_sam.sh </w:t>
      </w:r>
    </w:p>
    <w:p w14:paraId="2A99C83A" w14:textId="77777777" w:rsidR="009F4EEE" w:rsidRPr="00076CCB" w:rsidRDefault="009F4EEE" w:rsidP="009F4EEE">
      <w:pPr>
        <w:pStyle w:val="ListBullet"/>
        <w:numPr>
          <w:ilvl w:val="0"/>
          <w:numId w:val="0"/>
        </w:numPr>
        <w:ind w:left="360" w:hanging="360"/>
        <w:rPr>
          <w:b/>
        </w:rPr>
      </w:pPr>
    </w:p>
    <w:p w14:paraId="68A3341B" w14:textId="77777777" w:rsidR="009F4EEE" w:rsidRDefault="009F4EEE" w:rsidP="009F4EEE"/>
    <w:p w14:paraId="4ABA13D3" w14:textId="77777777" w:rsidR="009F4EEE" w:rsidRDefault="009F4EEE" w:rsidP="009F4EEE"/>
    <w:p w14:paraId="69335E86" w14:textId="28254496" w:rsidR="002A354D" w:rsidRDefault="002A354D" w:rsidP="00587F3C">
      <w:pPr>
        <w:pStyle w:val="Heading1"/>
      </w:pPr>
      <w:proofErr w:type="gramStart"/>
      <w:r>
        <w:t>mmPCR</w:t>
      </w:r>
      <w:proofErr w:type="gramEnd"/>
      <w:r>
        <w:t xml:space="preserve"> data processing </w:t>
      </w:r>
    </w:p>
    <w:p w14:paraId="77EF0CCB" w14:textId="49468AD9" w:rsidR="002A354D" w:rsidRDefault="002A354D" w:rsidP="002A354D">
      <w:pPr>
        <w:pStyle w:val="Heading2"/>
      </w:pPr>
      <w:r>
        <w:t>Overview</w:t>
      </w:r>
    </w:p>
    <w:p w14:paraId="32498624" w14:textId="49B0B6D5" w:rsidR="002A354D" w:rsidRDefault="002A354D" w:rsidP="002A354D">
      <w:r>
        <w:t xml:space="preserve">1. </w:t>
      </w:r>
      <w:proofErr w:type="gramStart"/>
      <w:r>
        <w:t>fastQC</w:t>
      </w:r>
      <w:proofErr w:type="gramEnd"/>
    </w:p>
    <w:p w14:paraId="1B62E086" w14:textId="6CE124D4" w:rsidR="002A354D" w:rsidRDefault="002A354D" w:rsidP="002A354D">
      <w:r>
        <w:t xml:space="preserve">2. </w:t>
      </w:r>
      <w:proofErr w:type="gramStart"/>
      <w:r>
        <w:t>trim</w:t>
      </w:r>
      <w:proofErr w:type="gramEnd"/>
      <w:r>
        <w:t xml:space="preserve"> adapters and low quality bases</w:t>
      </w:r>
    </w:p>
    <w:p w14:paraId="144EBF98" w14:textId="63255A49" w:rsidR="002A354D" w:rsidRDefault="002A354D" w:rsidP="002A354D">
      <w:r>
        <w:t xml:space="preserve">3. </w:t>
      </w:r>
      <w:proofErr w:type="gramStart"/>
      <w:r>
        <w:t>mapping</w:t>
      </w:r>
      <w:proofErr w:type="gramEnd"/>
      <w:r>
        <w:t xml:space="preserve"> </w:t>
      </w:r>
    </w:p>
    <w:p w14:paraId="2B058341" w14:textId="42167FF6" w:rsidR="002A354D" w:rsidRDefault="002A354D" w:rsidP="002A354D">
      <w:r>
        <w:t xml:space="preserve">4. </w:t>
      </w:r>
      <w:proofErr w:type="gramStart"/>
      <w:r>
        <w:t>compress</w:t>
      </w:r>
      <w:proofErr w:type="gramEnd"/>
      <w:r>
        <w:t xml:space="preserve"> and sort </w:t>
      </w:r>
    </w:p>
    <w:p w14:paraId="7437E092" w14:textId="6AF61C1F" w:rsidR="002A354D" w:rsidRDefault="002A354D" w:rsidP="002A354D">
      <w:r>
        <w:t xml:space="preserve">5. </w:t>
      </w:r>
      <w:proofErr w:type="gramStart"/>
      <w:r>
        <w:t>pileup</w:t>
      </w:r>
      <w:proofErr w:type="gramEnd"/>
    </w:p>
    <w:p w14:paraId="7EA1C4B9" w14:textId="152E51DD" w:rsidR="002A354D" w:rsidRDefault="002A354D" w:rsidP="002A354D">
      <w:r>
        <w:t xml:space="preserve">6. </w:t>
      </w:r>
      <w:proofErr w:type="spellStart"/>
      <w:proofErr w:type="gramStart"/>
      <w:r>
        <w:t>parse</w:t>
      </w:r>
      <w:proofErr w:type="gramEnd"/>
      <w:r>
        <w:t>_pileup</w:t>
      </w:r>
      <w:proofErr w:type="spellEnd"/>
      <w:r w:rsidR="007F2641">
        <w:t>: Count Read Depth for Variant Site</w:t>
      </w:r>
    </w:p>
    <w:p w14:paraId="76B341B5" w14:textId="2C6DC539" w:rsidR="00091392" w:rsidRDefault="00804CE6" w:rsidP="002A354D">
      <w:r>
        <w:t xml:space="preserve">7. </w:t>
      </w:r>
      <w:proofErr w:type="spellStart"/>
      <w:proofErr w:type="gramStart"/>
      <w:r>
        <w:t>extract</w:t>
      </w:r>
      <w:proofErr w:type="gramEnd"/>
      <w:r>
        <w:t>_from_zpileup</w:t>
      </w:r>
      <w:proofErr w:type="spellEnd"/>
      <w:r>
        <w:t>: select sites of interests</w:t>
      </w:r>
    </w:p>
    <w:p w14:paraId="37984582" w14:textId="11171E78" w:rsidR="002A354D" w:rsidRPr="002A354D" w:rsidRDefault="00091392" w:rsidP="002A354D">
      <w:r>
        <w:t>8</w:t>
      </w:r>
      <w:r w:rsidR="002A354D">
        <w:t>. R</w:t>
      </w:r>
    </w:p>
    <w:p w14:paraId="0D5C1EB4" w14:textId="5FF30712" w:rsidR="00EF632D" w:rsidRDefault="007F2641" w:rsidP="002A354D">
      <w:pPr>
        <w:pStyle w:val="Heading2"/>
      </w:pPr>
      <w:proofErr w:type="spellStart"/>
      <w:r>
        <w:t>Parse_pileup</w:t>
      </w:r>
      <w:proofErr w:type="spellEnd"/>
      <w:r>
        <w:t xml:space="preserve">: </w:t>
      </w:r>
      <w:r w:rsidR="00EF632D">
        <w:t>Count Read Depth for Variant Site</w:t>
      </w:r>
    </w:p>
    <w:p w14:paraId="1F4F30BA" w14:textId="4B49530E" w:rsidR="00EF632D" w:rsidRDefault="00EF632D" w:rsidP="00EF632D">
      <w:r>
        <w:t>First pileup (refer to "Samtools</w:t>
      </w:r>
      <w:proofErr w:type="gramStart"/>
      <w:r>
        <w:t>::</w:t>
      </w:r>
      <w:proofErr w:type="gramEnd"/>
      <w:r w:rsidRPr="00EF632D">
        <w:t>Converting Bam Format to Pileup Format</w:t>
      </w:r>
      <w:r>
        <w:t xml:space="preserve">"). </w:t>
      </w:r>
    </w:p>
    <w:p w14:paraId="570413EE" w14:textId="77777777" w:rsidR="00EF632D" w:rsidRDefault="00EF632D" w:rsidP="00EF632D"/>
    <w:p w14:paraId="527D751D" w14:textId="535DCDB1" w:rsidR="00EF632D" w:rsidRDefault="00EF632D" w:rsidP="00EF632D">
      <w:r>
        <w:t xml:space="preserve">Then run parse_pileup.py </w:t>
      </w:r>
    </w:p>
    <w:p w14:paraId="50A8EB1F" w14:textId="77777777" w:rsidR="00EF632D" w:rsidRDefault="00EF632D" w:rsidP="00EF632D"/>
    <w:p w14:paraId="7B50ECB5" w14:textId="721A8C8A" w:rsidR="00EF632D" w:rsidRPr="00EF632D" w:rsidRDefault="00EF632D" w:rsidP="00EF632D">
      <w:pPr>
        <w:pBdr>
          <w:top w:val="single" w:sz="4" w:space="1" w:color="auto"/>
          <w:left w:val="single" w:sz="4" w:space="4" w:color="auto"/>
          <w:bottom w:val="single" w:sz="4" w:space="1" w:color="auto"/>
          <w:right w:val="single" w:sz="4" w:space="4" w:color="auto"/>
        </w:pBdr>
      </w:pPr>
      <w:proofErr w:type="gramStart"/>
      <w:r>
        <w:t>cat</w:t>
      </w:r>
      <w:proofErr w:type="gramEnd"/>
      <w:r>
        <w:t xml:space="preserve"> &lt;bam&gt; | python parse_pileup.py &gt; &lt;</w:t>
      </w:r>
      <w:proofErr w:type="spellStart"/>
      <w:r>
        <w:t>zpileup</w:t>
      </w:r>
      <w:proofErr w:type="spellEnd"/>
      <w:r>
        <w:t xml:space="preserve">&gt; </w:t>
      </w:r>
    </w:p>
    <w:p w14:paraId="7F8E7414" w14:textId="77777777" w:rsidR="00EF632D" w:rsidRDefault="00EF632D" w:rsidP="00EF632D"/>
    <w:p w14:paraId="17081D7A" w14:textId="1A02C7B1" w:rsidR="00EF632D" w:rsidRPr="00EF632D" w:rsidRDefault="00EF632D" w:rsidP="00EF632D">
      <w:pPr>
        <w:pStyle w:val="ListBullet"/>
        <w:rPr>
          <w:b/>
        </w:rPr>
      </w:pPr>
      <w:r>
        <w:t xml:space="preserve">Run over a directory: </w:t>
      </w:r>
      <w:r w:rsidRPr="00EF632D">
        <w:rPr>
          <w:b/>
        </w:rPr>
        <w:t>run_parse_pileup.sh</w:t>
      </w:r>
    </w:p>
    <w:p w14:paraId="382CA631" w14:textId="379CD31A" w:rsidR="00B62FBA" w:rsidRDefault="00B62FBA" w:rsidP="00587F3C">
      <w:pPr>
        <w:pStyle w:val="Heading1"/>
      </w:pPr>
      <w:r>
        <w:t>R</w:t>
      </w:r>
    </w:p>
    <w:p w14:paraId="46BDD8B2" w14:textId="2690DA8E" w:rsidR="00B62FBA" w:rsidRPr="00B62FBA" w:rsidRDefault="00B62FBA" w:rsidP="00B62FBA">
      <w:pPr>
        <w:pStyle w:val="Heading2"/>
      </w:pPr>
      <w:r>
        <w:t xml:space="preserve">How To Make An R Package </w:t>
      </w:r>
    </w:p>
    <w:p w14:paraId="5F97614A" w14:textId="42169E8F" w:rsidR="009F4EEE" w:rsidRDefault="00587F3C" w:rsidP="009F4EEE">
      <w:r>
        <w:t xml:space="preserve">You can make your own R package! </w:t>
      </w:r>
      <w:r w:rsidR="00FA1874">
        <w:t>It can be done under an hour using the instructions here</w:t>
      </w:r>
      <w:r>
        <w:t xml:space="preserve">: </w:t>
      </w:r>
      <w:hyperlink r:id="rId35" w:history="1">
        <w:r w:rsidRPr="00587F3C">
          <w:rPr>
            <w:rStyle w:val="Hyperlink"/>
          </w:rPr>
          <w:t>link</w:t>
        </w:r>
      </w:hyperlink>
    </w:p>
    <w:p w14:paraId="78CDA94A" w14:textId="77777777" w:rsidR="00FA1874" w:rsidRDefault="00FA1874" w:rsidP="009F4EEE"/>
    <w:p w14:paraId="04E477D1" w14:textId="124699F6" w:rsidR="00FA1874" w:rsidRDefault="00FA1874" w:rsidP="009F4EEE">
      <w:r>
        <w:t xml:space="preserve">If you’d like to delve deeper into making your package, Hadley Wickham wrote a </w:t>
      </w:r>
      <w:hyperlink r:id="rId36" w:history="1">
        <w:r w:rsidRPr="00FA1874">
          <w:rPr>
            <w:rStyle w:val="Hyperlink"/>
          </w:rPr>
          <w:t>book</w:t>
        </w:r>
      </w:hyperlink>
      <w:r>
        <w:t xml:space="preserve"> on this subject.  </w:t>
      </w:r>
    </w:p>
    <w:p w14:paraId="398D3F8B" w14:textId="77777777" w:rsidR="00FA1874" w:rsidRDefault="00FA1874" w:rsidP="009F4EEE"/>
    <w:p w14:paraId="7ACB94C7" w14:textId="5E405508" w:rsidR="00FA1874" w:rsidRDefault="00FA1874" w:rsidP="009F4EEE">
      <w:r>
        <w:t>In this tutorial, I am quoting the bare minimum of the essential component</w:t>
      </w:r>
      <w:r w:rsidR="00F178DE">
        <w:t>s</w:t>
      </w:r>
      <w:r>
        <w:t xml:space="preserve"> from creating and documenting your package, to pushing your package onto </w:t>
      </w:r>
      <w:proofErr w:type="spellStart"/>
      <w:r>
        <w:t>Github</w:t>
      </w:r>
      <w:proofErr w:type="spellEnd"/>
      <w:r>
        <w:t xml:space="preserve">. </w:t>
      </w:r>
      <w:r w:rsidR="00B3218B">
        <w:t xml:space="preserve">In addition, I am teaching by way of examples. </w:t>
      </w:r>
      <w:proofErr w:type="gramStart"/>
      <w:r w:rsidR="00B3218B">
        <w:t>If you would like your own package just switch out some variables in the examples.</w:t>
      </w:r>
      <w:proofErr w:type="gramEnd"/>
    </w:p>
    <w:p w14:paraId="5741C829" w14:textId="77777777" w:rsidR="00D0614B" w:rsidRDefault="00D0614B" w:rsidP="009F4EEE"/>
    <w:p w14:paraId="11A8B1E7" w14:textId="3D3883CC" w:rsidR="00D0614B" w:rsidRDefault="00D0614B" w:rsidP="00D0614B">
      <w:pPr>
        <w:pStyle w:val="Heading3"/>
      </w:pPr>
      <w:r>
        <w:t>Setup</w:t>
      </w:r>
    </w:p>
    <w:p w14:paraId="59B74C29" w14:textId="77777777" w:rsidR="00FA1874" w:rsidRDefault="00FA1874" w:rsidP="009F4EEE"/>
    <w:p w14:paraId="09C40F39" w14:textId="5D7FB520" w:rsidR="00B3218B" w:rsidRDefault="00B3218B" w:rsidP="009F4EEE">
      <w:r>
        <w:t xml:space="preserve">Install required packages: </w:t>
      </w:r>
    </w:p>
    <w:p w14:paraId="07547155" w14:textId="77777777" w:rsidR="00B3218B" w:rsidRDefault="00B3218B" w:rsidP="009F4EEE"/>
    <w:p w14:paraId="67F1AB11" w14:textId="56E7331C" w:rsidR="00FA1874" w:rsidRDefault="00282C30" w:rsidP="001538E6">
      <w:pPr>
        <w:pBdr>
          <w:top w:val="single" w:sz="4" w:space="1" w:color="auto"/>
          <w:left w:val="single" w:sz="4" w:space="4" w:color="auto"/>
          <w:bottom w:val="single" w:sz="4" w:space="1" w:color="auto"/>
          <w:right w:val="single" w:sz="4" w:space="4" w:color="auto"/>
        </w:pBdr>
      </w:pPr>
      <w:proofErr w:type="spellStart"/>
      <w:proofErr w:type="gramStart"/>
      <w:r>
        <w:t>install.packages</w:t>
      </w:r>
      <w:proofErr w:type="spellEnd"/>
      <w:proofErr w:type="gramEnd"/>
      <w:r>
        <w:t>(c("</w:t>
      </w:r>
      <w:proofErr w:type="spellStart"/>
      <w:r w:rsidRPr="00282C30">
        <w:t>devtools</w:t>
      </w:r>
      <w:proofErr w:type="spellEnd"/>
      <w:r w:rsidRPr="00282C30">
        <w:t>", "roxygen2", "</w:t>
      </w:r>
      <w:proofErr w:type="spellStart"/>
      <w:r w:rsidRPr="00282C30">
        <w:t>testthat</w:t>
      </w:r>
      <w:proofErr w:type="spellEnd"/>
      <w:r w:rsidRPr="00282C30">
        <w:t>", "</w:t>
      </w:r>
      <w:proofErr w:type="spellStart"/>
      <w:r w:rsidRPr="00282C30">
        <w:t>knitr</w:t>
      </w:r>
      <w:proofErr w:type="spellEnd"/>
      <w:r w:rsidRPr="00282C30">
        <w:t>"))</w:t>
      </w:r>
    </w:p>
    <w:p w14:paraId="37BA9521" w14:textId="6CDE4DB0" w:rsidR="001538E6" w:rsidRDefault="001538E6" w:rsidP="00B3218B"/>
    <w:p w14:paraId="27575C37" w14:textId="3DCB37C2" w:rsidR="00B3218B" w:rsidRDefault="00B3218B" w:rsidP="00B3218B">
      <w:r>
        <w:t xml:space="preserve">Creating an R package called </w:t>
      </w:r>
      <w:proofErr w:type="spellStart"/>
      <w:r>
        <w:t>brt</w:t>
      </w:r>
      <w:proofErr w:type="spellEnd"/>
      <w:r>
        <w:t xml:space="preserve"> under "~/</w:t>
      </w:r>
      <w:proofErr w:type="spellStart"/>
      <w:r>
        <w:t>brt</w:t>
      </w:r>
      <w:proofErr w:type="spellEnd"/>
      <w:r>
        <w:t>":</w:t>
      </w:r>
    </w:p>
    <w:p w14:paraId="3826E7EA" w14:textId="77777777" w:rsidR="00B3218B" w:rsidRDefault="00B3218B" w:rsidP="00B3218B"/>
    <w:p w14:paraId="479BDF10" w14:textId="61CC89CD" w:rsidR="00B3218B" w:rsidRDefault="00B3218B" w:rsidP="00B3218B">
      <w:pPr>
        <w:pBdr>
          <w:top w:val="single" w:sz="4" w:space="1" w:color="auto"/>
          <w:left w:val="single" w:sz="4" w:space="4" w:color="auto"/>
          <w:bottom w:val="single" w:sz="4" w:space="1" w:color="auto"/>
          <w:right w:val="single" w:sz="4" w:space="4" w:color="auto"/>
        </w:pBdr>
      </w:pPr>
      <w:proofErr w:type="spellStart"/>
      <w:proofErr w:type="gramStart"/>
      <w:r w:rsidRPr="00B3218B">
        <w:t>devtools</w:t>
      </w:r>
      <w:proofErr w:type="spellEnd"/>
      <w:proofErr w:type="gramEnd"/>
      <w:r w:rsidRPr="00B3218B">
        <w:t>::create('~/</w:t>
      </w:r>
      <w:proofErr w:type="spellStart"/>
      <w:r w:rsidRPr="00B3218B">
        <w:t>brt</w:t>
      </w:r>
      <w:proofErr w:type="spellEnd"/>
      <w:r w:rsidRPr="00B3218B">
        <w:t>')</w:t>
      </w:r>
    </w:p>
    <w:p w14:paraId="554C708A" w14:textId="2547E640" w:rsidR="00CE787E" w:rsidRDefault="00CE787E" w:rsidP="00CE787E"/>
    <w:p w14:paraId="5258FA5E" w14:textId="231F5217" w:rsidR="00CE787E" w:rsidRDefault="00CE787E" w:rsidP="00CE787E">
      <w:r>
        <w:t>A few shortcuts to memorize:</w:t>
      </w:r>
    </w:p>
    <w:p w14:paraId="039D1034" w14:textId="16644A6F" w:rsidR="00CE787E" w:rsidRDefault="00CE787E" w:rsidP="00CE787E">
      <w:pPr>
        <w:pStyle w:val="ListBullet"/>
      </w:pPr>
      <w:proofErr w:type="spellStart"/>
      <w:r>
        <w:t>Cmd</w:t>
      </w:r>
      <w:proofErr w:type="spellEnd"/>
      <w:r>
        <w:t xml:space="preserve"> + Shift + B: build and reload</w:t>
      </w:r>
    </w:p>
    <w:p w14:paraId="4D5B22A0" w14:textId="1550F220" w:rsidR="00CE787E" w:rsidRDefault="00CE787E" w:rsidP="00CE787E">
      <w:pPr>
        <w:pStyle w:val="ListBullet"/>
      </w:pPr>
      <w:proofErr w:type="spellStart"/>
      <w:r>
        <w:t>Cmd</w:t>
      </w:r>
      <w:proofErr w:type="spellEnd"/>
      <w:r>
        <w:t xml:space="preserve"> + Shift + L: load all functions</w:t>
      </w:r>
    </w:p>
    <w:p w14:paraId="5D656820" w14:textId="4BD6BA24" w:rsidR="00CE787E" w:rsidRDefault="00CE787E" w:rsidP="00CE787E">
      <w:pPr>
        <w:pStyle w:val="ListBullet"/>
        <w:numPr>
          <w:ilvl w:val="0"/>
          <w:numId w:val="0"/>
        </w:numPr>
        <w:ind w:left="360" w:hanging="360"/>
      </w:pPr>
      <w:r>
        <w:t xml:space="preserve">After modifying a function, use these two shortcuts to renew your package content. </w:t>
      </w:r>
    </w:p>
    <w:p w14:paraId="5EC23EC0" w14:textId="77777777" w:rsidR="00F35B40" w:rsidRDefault="00F35B40" w:rsidP="00CE787E">
      <w:pPr>
        <w:pStyle w:val="ListBullet"/>
        <w:numPr>
          <w:ilvl w:val="0"/>
          <w:numId w:val="0"/>
        </w:numPr>
        <w:ind w:left="360" w:hanging="360"/>
      </w:pPr>
    </w:p>
    <w:p w14:paraId="5CEE358C" w14:textId="77777777" w:rsidR="00F35B40" w:rsidRDefault="00F35B40" w:rsidP="00CE787E">
      <w:pPr>
        <w:pStyle w:val="ListBullet"/>
        <w:numPr>
          <w:ilvl w:val="0"/>
          <w:numId w:val="0"/>
        </w:numPr>
        <w:ind w:left="360" w:hanging="360"/>
      </w:pPr>
    </w:p>
    <w:p w14:paraId="398927FB" w14:textId="75CE0D8A" w:rsidR="00F35B40" w:rsidRDefault="00F35B40" w:rsidP="00CE787E">
      <w:pPr>
        <w:pStyle w:val="ListBullet"/>
        <w:numPr>
          <w:ilvl w:val="0"/>
          <w:numId w:val="0"/>
        </w:numPr>
        <w:ind w:left="360" w:hanging="360"/>
      </w:pPr>
      <w:r>
        <w:t xml:space="preserve">To navigate to a function, you can either: </w:t>
      </w:r>
    </w:p>
    <w:p w14:paraId="7CEA54F9" w14:textId="4C1E87B0" w:rsidR="00F35B40" w:rsidRDefault="00F35B40" w:rsidP="00F35B40">
      <w:pPr>
        <w:pStyle w:val="ListBullet"/>
      </w:pPr>
      <w:r>
        <w:t xml:space="preserve">Ctrl </w:t>
      </w:r>
      <w:proofErr w:type="gramStart"/>
      <w:r>
        <w:t>+ .</w:t>
      </w:r>
      <w:proofErr w:type="gramEnd"/>
      <w:r>
        <w:t xml:space="preserve"> </w:t>
      </w:r>
      <w:proofErr w:type="gramStart"/>
      <w:r>
        <w:t>and</w:t>
      </w:r>
      <w:proofErr w:type="gramEnd"/>
      <w:r>
        <w:t xml:space="preserve"> search</w:t>
      </w:r>
    </w:p>
    <w:p w14:paraId="4A484573" w14:textId="1D3E126C" w:rsidR="00F35B40" w:rsidRDefault="00F35B40" w:rsidP="00F35B40">
      <w:pPr>
        <w:pStyle w:val="ListBullet"/>
      </w:pPr>
      <w:r>
        <w:t>Click on a function name and press F2</w:t>
      </w:r>
    </w:p>
    <w:p w14:paraId="71557D0B" w14:textId="77777777" w:rsidR="00F35B40" w:rsidRDefault="00F35B40" w:rsidP="00F35B40">
      <w:pPr>
        <w:pStyle w:val="ListBullet"/>
        <w:numPr>
          <w:ilvl w:val="0"/>
          <w:numId w:val="0"/>
        </w:numPr>
        <w:ind w:left="360" w:hanging="360"/>
      </w:pPr>
    </w:p>
    <w:p w14:paraId="77AAF798" w14:textId="74B86D14" w:rsidR="00F35B40" w:rsidRDefault="00E83AC4" w:rsidP="00E83AC4">
      <w:pPr>
        <w:pStyle w:val="ListBullet"/>
        <w:numPr>
          <w:ilvl w:val="0"/>
          <w:numId w:val="0"/>
        </w:numPr>
      </w:pPr>
      <w:r>
        <w:t xml:space="preserve">Library and package are two different concepts. A package is a bundle of R scripts. A package is a directory with packages. </w:t>
      </w:r>
    </w:p>
    <w:p w14:paraId="3A89CF2D" w14:textId="77777777" w:rsidR="00CE787E" w:rsidRDefault="00CE787E" w:rsidP="00CE787E"/>
    <w:p w14:paraId="53DDC1D2" w14:textId="4CBBAF52" w:rsidR="00CE787E" w:rsidRDefault="00D0614B" w:rsidP="00D0614B">
      <w:pPr>
        <w:pStyle w:val="Heading3"/>
      </w:pPr>
      <w:r>
        <w:t xml:space="preserve">Dependencies </w:t>
      </w:r>
    </w:p>
    <w:p w14:paraId="7D617246" w14:textId="77777777" w:rsidR="00CE787E" w:rsidRDefault="00CE787E" w:rsidP="00CE787E"/>
    <w:p w14:paraId="24550968" w14:textId="678133B9" w:rsidR="00EC1A34" w:rsidRDefault="00EC1A34" w:rsidP="00EC1A34">
      <w:r>
        <w:t>To import a package, modify the import line in the DESCRIPTION file (start a import line if there isn't already one). Say I want to import the package '</w:t>
      </w:r>
      <w:proofErr w:type="spellStart"/>
      <w:r>
        <w:t>stringr</w:t>
      </w:r>
      <w:proofErr w:type="spellEnd"/>
      <w:r>
        <w:t xml:space="preserve">' and ggplot2, I would: </w:t>
      </w:r>
    </w:p>
    <w:p w14:paraId="4447422F" w14:textId="23249B6E" w:rsidR="00EC1A34" w:rsidRDefault="00EC1A34" w:rsidP="00EC1A34">
      <w:pPr>
        <w:pBdr>
          <w:top w:val="single" w:sz="4" w:space="1" w:color="auto"/>
          <w:left w:val="single" w:sz="4" w:space="4" w:color="auto"/>
          <w:bottom w:val="single" w:sz="4" w:space="1" w:color="auto"/>
          <w:right w:val="single" w:sz="4" w:space="4" w:color="auto"/>
        </w:pBdr>
      </w:pPr>
      <w:r>
        <w:t xml:space="preserve">Imports: </w:t>
      </w:r>
      <w:proofErr w:type="spellStart"/>
      <w:r>
        <w:t>stringr</w:t>
      </w:r>
      <w:proofErr w:type="spellEnd"/>
      <w:r>
        <w:t xml:space="preserve"> (&gt;= 0.6.2), ggplot2</w:t>
      </w:r>
    </w:p>
    <w:p w14:paraId="26D83FA4" w14:textId="77777777" w:rsidR="00737113" w:rsidRDefault="00737113" w:rsidP="00EC1A34"/>
    <w:p w14:paraId="4E6B8615" w14:textId="733C8E1C" w:rsidR="00EC1A34" w:rsidRDefault="00EC1A34" w:rsidP="00EC1A34">
      <w:r>
        <w:t xml:space="preserve">The parenthesis following </w:t>
      </w:r>
      <w:proofErr w:type="spellStart"/>
      <w:r>
        <w:t>stringr</w:t>
      </w:r>
      <w:proofErr w:type="spellEnd"/>
      <w:r>
        <w:t xml:space="preserve"> specifies the minimum version. </w:t>
      </w:r>
    </w:p>
    <w:p w14:paraId="7524B663" w14:textId="77777777" w:rsidR="00EC1A34" w:rsidRDefault="00EC1A34" w:rsidP="00EC1A34"/>
    <w:p w14:paraId="1C75FBAA" w14:textId="54FA9983" w:rsidR="00EC1A34" w:rsidRDefault="00EC1A34" w:rsidP="00EC1A34">
      <w:proofErr w:type="spellStart"/>
      <w:r>
        <w:t>Everytime</w:t>
      </w:r>
      <w:proofErr w:type="spellEnd"/>
      <w:r>
        <w:t xml:space="preserve"> your package is </w:t>
      </w:r>
      <w:proofErr w:type="gramStart"/>
      <w:r>
        <w:t>attached,</w:t>
      </w:r>
      <w:proofErr w:type="gramEnd"/>
      <w:r>
        <w:t xml:space="preserve"> the packages you listed under imports will be </w:t>
      </w:r>
      <w:r w:rsidRPr="00EC1A34">
        <w:rPr>
          <w:b/>
        </w:rPr>
        <w:t>installed but not attached</w:t>
      </w:r>
      <w:r>
        <w:t xml:space="preserve">. In other words, you need to specify the package namespace </w:t>
      </w:r>
      <w:proofErr w:type="gramStart"/>
      <w:r>
        <w:t>using :</w:t>
      </w:r>
      <w:proofErr w:type="gramEnd"/>
      <w:r>
        <w:t>: to call functions under that package. E.g.:</w:t>
      </w:r>
    </w:p>
    <w:p w14:paraId="7FE6DA48" w14:textId="77777777" w:rsidR="00653DF4" w:rsidRDefault="00653DF4" w:rsidP="00EC1A34"/>
    <w:p w14:paraId="56510832" w14:textId="7DB452BB" w:rsidR="00653DF4" w:rsidRDefault="00EC1A34" w:rsidP="00EC1A34">
      <w:pPr>
        <w:pBdr>
          <w:top w:val="single" w:sz="4" w:space="1" w:color="auto"/>
          <w:left w:val="single" w:sz="4" w:space="4" w:color="auto"/>
          <w:bottom w:val="single" w:sz="4" w:space="1" w:color="auto"/>
          <w:right w:val="single" w:sz="4" w:space="4" w:color="auto"/>
        </w:pBdr>
      </w:pPr>
      <w:proofErr w:type="spellStart"/>
      <w:proofErr w:type="gramStart"/>
      <w:r>
        <w:t>stringr</w:t>
      </w:r>
      <w:proofErr w:type="spellEnd"/>
      <w:proofErr w:type="gramEnd"/>
      <w:r>
        <w:t>::</w:t>
      </w:r>
      <w:proofErr w:type="spellStart"/>
      <w:r>
        <w:t>str_replace</w:t>
      </w:r>
      <w:proofErr w:type="spellEnd"/>
      <w:r>
        <w:t>()</w:t>
      </w:r>
    </w:p>
    <w:p w14:paraId="09D6D7B5" w14:textId="77777777" w:rsidR="00653DF4" w:rsidRDefault="00653DF4" w:rsidP="00EC1A34"/>
    <w:p w14:paraId="6A117CB8" w14:textId="4403564A" w:rsidR="00EC1A34" w:rsidRDefault="000866CF" w:rsidP="00EC1A34">
      <w:r>
        <w:t xml:space="preserve">This is the recommended practice as it clearly shows which package the function is called from. However, if a function is </w:t>
      </w:r>
      <w:proofErr w:type="spellStart"/>
      <w:r>
        <w:t>repeatly</w:t>
      </w:r>
      <w:proofErr w:type="spellEnd"/>
      <w:r>
        <w:t xml:space="preserve"> called, you can choose to import its namespace in the file NAMESPACE. E.g.:</w:t>
      </w:r>
    </w:p>
    <w:p w14:paraId="121DF354" w14:textId="77777777" w:rsidR="00653DF4" w:rsidRDefault="00653DF4" w:rsidP="00EC1A34"/>
    <w:p w14:paraId="7B43386B" w14:textId="3E1D918B" w:rsidR="000866CF" w:rsidRPr="00EC1A34" w:rsidRDefault="000866CF" w:rsidP="000866CF">
      <w:pPr>
        <w:pBdr>
          <w:top w:val="single" w:sz="4" w:space="1" w:color="auto"/>
          <w:left w:val="single" w:sz="4" w:space="4" w:color="auto"/>
          <w:bottom w:val="single" w:sz="4" w:space="1" w:color="auto"/>
          <w:right w:val="single" w:sz="4" w:space="4" w:color="auto"/>
        </w:pBdr>
      </w:pPr>
      <w:proofErr w:type="gramStart"/>
      <w:r w:rsidRPr="000866CF">
        <w:t>import</w:t>
      </w:r>
      <w:proofErr w:type="gramEnd"/>
      <w:r w:rsidRPr="000866CF">
        <w:t>(</w:t>
      </w:r>
      <w:proofErr w:type="spellStart"/>
      <w:r w:rsidRPr="000866CF">
        <w:t>stringr</w:t>
      </w:r>
      <w:proofErr w:type="spellEnd"/>
      <w:r w:rsidRPr="000866CF">
        <w:t>)</w:t>
      </w:r>
    </w:p>
    <w:p w14:paraId="220C9650" w14:textId="77777777" w:rsidR="00653DF4" w:rsidRDefault="00653DF4" w:rsidP="00653DF4"/>
    <w:p w14:paraId="57EF48C3" w14:textId="555866EF" w:rsidR="00653DF4" w:rsidRDefault="00653DF4" w:rsidP="00653DF4">
      <w:r>
        <w:t xml:space="preserve">After this import, you can call functions without referring to their package names anymore. </w:t>
      </w:r>
    </w:p>
    <w:p w14:paraId="11C7488B" w14:textId="77777777" w:rsidR="00653DF4" w:rsidRDefault="00653DF4" w:rsidP="00653DF4"/>
    <w:p w14:paraId="4C1BBD83" w14:textId="7024DEF3" w:rsidR="00D0614B" w:rsidRDefault="00D0614B" w:rsidP="00D0614B">
      <w:pPr>
        <w:pStyle w:val="Heading3"/>
      </w:pPr>
      <w:r>
        <w:t>Documenting Functions</w:t>
      </w:r>
    </w:p>
    <w:p w14:paraId="52EA16AC" w14:textId="6ABC6F87" w:rsidR="00893830" w:rsidRDefault="00893830" w:rsidP="00893830">
      <w:r>
        <w:t xml:space="preserve">By way of example, if I want to document my function </w:t>
      </w:r>
      <w:proofErr w:type="spellStart"/>
      <w:proofErr w:type="gramStart"/>
      <w:r>
        <w:t>panel.cor</w:t>
      </w:r>
      <w:proofErr w:type="spellEnd"/>
      <w:r>
        <w:t>(</w:t>
      </w:r>
      <w:proofErr w:type="gramEnd"/>
      <w:r>
        <w:t xml:space="preserve">), I would add the following lines preceding the function definition. </w:t>
      </w:r>
    </w:p>
    <w:p w14:paraId="55654D8A" w14:textId="77777777" w:rsidR="00893830" w:rsidRDefault="00893830" w:rsidP="00893830"/>
    <w:p w14:paraId="61B75E0D" w14:textId="77777777" w:rsidR="00893830" w:rsidRDefault="00893830" w:rsidP="00893830">
      <w:pPr>
        <w:pBdr>
          <w:top w:val="single" w:sz="4" w:space="1" w:color="auto"/>
          <w:left w:val="single" w:sz="4" w:space="4" w:color="auto"/>
          <w:bottom w:val="single" w:sz="4" w:space="1" w:color="auto"/>
          <w:right w:val="single" w:sz="4" w:space="4" w:color="auto"/>
        </w:pBdr>
      </w:pPr>
      <w:r>
        <w:t xml:space="preserve">#' Display correlation on </w:t>
      </w:r>
      <w:proofErr w:type="gramStart"/>
      <w:r>
        <w:t>pairs(</w:t>
      </w:r>
      <w:proofErr w:type="gramEnd"/>
      <w:r>
        <w:t>) function.</w:t>
      </w:r>
    </w:p>
    <w:p w14:paraId="52A00764" w14:textId="77777777" w:rsidR="00893830" w:rsidRDefault="00893830" w:rsidP="00893830">
      <w:pPr>
        <w:pBdr>
          <w:top w:val="single" w:sz="4" w:space="1" w:color="auto"/>
          <w:left w:val="single" w:sz="4" w:space="4" w:color="auto"/>
          <w:bottom w:val="single" w:sz="4" w:space="1" w:color="auto"/>
          <w:right w:val="single" w:sz="4" w:space="4" w:color="auto"/>
        </w:pBdr>
      </w:pPr>
      <w:r>
        <w:t xml:space="preserve">#' </w:t>
      </w:r>
    </w:p>
    <w:p w14:paraId="5A0F840E" w14:textId="68224BAE" w:rsidR="00893830" w:rsidRDefault="00893830" w:rsidP="00893830">
      <w:pPr>
        <w:pBdr>
          <w:top w:val="single" w:sz="4" w:space="1" w:color="auto"/>
          <w:left w:val="single" w:sz="4" w:space="4" w:color="auto"/>
          <w:bottom w:val="single" w:sz="4" w:space="1" w:color="auto"/>
          <w:right w:val="single" w:sz="4" w:space="4" w:color="auto"/>
        </w:pBdr>
      </w:pPr>
      <w:r>
        <w:t>#' @</w:t>
      </w:r>
      <w:proofErr w:type="spellStart"/>
      <w:proofErr w:type="gramStart"/>
      <w:r>
        <w:t>seealso</w:t>
      </w:r>
      <w:proofErr w:type="spellEnd"/>
      <w:proofErr w:type="gramEnd"/>
      <w:r>
        <w:t xml:space="preserve"> \code{pairs()} function help where this function is scraped.</w:t>
      </w:r>
    </w:p>
    <w:p w14:paraId="0B047E03" w14:textId="689FA561" w:rsidR="00893830" w:rsidRDefault="00941396" w:rsidP="00893830">
      <w:r>
        <w:rPr>
          <w:b/>
          <w:bCs/>
          <w:noProof/>
        </w:rPr>
        <w:drawing>
          <wp:anchor distT="0" distB="0" distL="114300" distR="114300" simplePos="0" relativeHeight="251658240" behindDoc="0" locked="0" layoutInCell="1" allowOverlap="1" wp14:anchorId="0D91889E" wp14:editId="62A913F5">
            <wp:simplePos x="0" y="0"/>
            <wp:positionH relativeFrom="column">
              <wp:posOffset>2971800</wp:posOffset>
            </wp:positionH>
            <wp:positionV relativeFrom="paragraph">
              <wp:posOffset>132715</wp:posOffset>
            </wp:positionV>
            <wp:extent cx="2628900" cy="2420620"/>
            <wp:effectExtent l="0" t="0" r="12700" b="0"/>
            <wp:wrapSquare wrapText="bothSides"/>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628900" cy="2420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3FF17D" w14:textId="49A070F8" w:rsidR="00941396" w:rsidRDefault="00893830" w:rsidP="00893830">
      <w:r>
        <w:t xml:space="preserve">The corresponding help page is the follows. </w:t>
      </w:r>
      <w:r w:rsidR="000903E1">
        <w:t>You can also put @examples, @author lines, etc</w:t>
      </w:r>
      <w:r w:rsidR="005A6C30">
        <w:t>.</w:t>
      </w:r>
    </w:p>
    <w:p w14:paraId="774BE4F3" w14:textId="77777777" w:rsidR="00941396" w:rsidRDefault="00941396" w:rsidP="00893830"/>
    <w:p w14:paraId="4662EC44" w14:textId="240972D3" w:rsidR="00893830" w:rsidRDefault="000903E1" w:rsidP="00893830">
      <w:r>
        <w:t xml:space="preserve"> </w:t>
      </w:r>
      <w:r w:rsidR="00941396">
        <w:t>Once you finish adding documentation lines, type:</w:t>
      </w:r>
    </w:p>
    <w:p w14:paraId="6386F1A8" w14:textId="7FCF4DD3" w:rsidR="00941396" w:rsidRDefault="00941396" w:rsidP="00941396">
      <w:pPr>
        <w:pBdr>
          <w:top w:val="single" w:sz="4" w:space="1" w:color="auto"/>
          <w:left w:val="single" w:sz="4" w:space="4" w:color="auto"/>
          <w:bottom w:val="single" w:sz="4" w:space="1" w:color="auto"/>
          <w:right w:val="single" w:sz="4" w:space="4" w:color="auto"/>
        </w:pBdr>
        <w:spacing w:before="240"/>
      </w:pPr>
      <w:proofErr w:type="spellStart"/>
      <w:proofErr w:type="gramStart"/>
      <w:r>
        <w:t>devtools</w:t>
      </w:r>
      <w:proofErr w:type="spellEnd"/>
      <w:proofErr w:type="gramEnd"/>
      <w:r>
        <w:t>::document()</w:t>
      </w:r>
    </w:p>
    <w:p w14:paraId="0B6F83D6" w14:textId="2B45550E" w:rsidR="00941396" w:rsidRDefault="00941396" w:rsidP="00941396"/>
    <w:p w14:paraId="1DDCBDD3" w14:textId="400EF00C" w:rsidR="00941396" w:rsidRDefault="00941396" w:rsidP="00941396">
      <w:proofErr w:type="gramStart"/>
      <w:r>
        <w:t>This command generate</w:t>
      </w:r>
      <w:proofErr w:type="gramEnd"/>
      <w:r>
        <w:t xml:space="preserve"> a &lt;function&gt;.Rd file in the man/ directory. </w:t>
      </w:r>
    </w:p>
    <w:p w14:paraId="50215673" w14:textId="460B4CDB" w:rsidR="00941396" w:rsidRDefault="001C7A10" w:rsidP="007F0F6A">
      <w:pPr>
        <w:pStyle w:val="Heading2"/>
      </w:pPr>
      <w:r>
        <w:t>Version Control</w:t>
      </w:r>
    </w:p>
    <w:p w14:paraId="3A905A6E" w14:textId="2A399324" w:rsidR="001C7A10" w:rsidRPr="001C7A10" w:rsidRDefault="001C7A10" w:rsidP="001C7A10">
      <w:proofErr w:type="gramStart"/>
      <w:r>
        <w:t>see</w:t>
      </w:r>
      <w:proofErr w:type="gramEnd"/>
      <w:r>
        <w:t xml:space="preserve"> </w:t>
      </w:r>
      <w:hyperlink r:id="rId38" w:history="1">
        <w:r w:rsidR="00261FF3" w:rsidRPr="00261FF3">
          <w:rPr>
            <w:rStyle w:val="Hyperlink"/>
          </w:rPr>
          <w:t>here</w:t>
        </w:r>
      </w:hyperlink>
      <w:r w:rsidR="00261FF3">
        <w:t>.</w:t>
      </w:r>
    </w:p>
    <w:p w14:paraId="1B1174F1" w14:textId="389409E4" w:rsidR="007D5F00" w:rsidRDefault="007D5F00" w:rsidP="007F0F6A">
      <w:pPr>
        <w:pStyle w:val="Heading2"/>
      </w:pPr>
      <w:r>
        <w:t>R Markdown</w:t>
      </w:r>
    </w:p>
    <w:p w14:paraId="224C50DD" w14:textId="6B0D5846" w:rsidR="007D5F00" w:rsidRDefault="007D5F00" w:rsidP="007D5F00">
      <w:pPr>
        <w:pStyle w:val="ListBullet"/>
      </w:pPr>
      <w:proofErr w:type="gramStart"/>
      <w:r>
        <w:t>list</w:t>
      </w:r>
      <w:proofErr w:type="gramEnd"/>
      <w:r>
        <w:t xml:space="preserve"> –</w:t>
      </w:r>
    </w:p>
    <w:p w14:paraId="60C288DF" w14:textId="5C376F34" w:rsidR="007D5F00" w:rsidRDefault="007D5F00" w:rsidP="007D5F00">
      <w:pPr>
        <w:pStyle w:val="ListBullet"/>
      </w:pPr>
      <w:proofErr w:type="gramStart"/>
      <w:r>
        <w:t>title</w:t>
      </w:r>
      <w:proofErr w:type="gramEnd"/>
      <w:r>
        <w:t xml:space="preserve"> -------</w:t>
      </w:r>
    </w:p>
    <w:p w14:paraId="33B97D9C" w14:textId="77777777" w:rsidR="007D5F00" w:rsidRDefault="007D5F00" w:rsidP="007D5F00">
      <w:pPr>
        <w:pStyle w:val="ListBullet"/>
      </w:pPr>
      <w:proofErr w:type="gramStart"/>
      <w:r>
        <w:t>italics</w:t>
      </w:r>
      <w:proofErr w:type="gramEnd"/>
      <w:r>
        <w:t xml:space="preserve"> * *</w:t>
      </w:r>
    </w:p>
    <w:p w14:paraId="4D2962EC" w14:textId="77777777" w:rsidR="007D5F00" w:rsidRDefault="007D5F00" w:rsidP="007D5F00">
      <w:pPr>
        <w:pStyle w:val="ListBullet"/>
      </w:pPr>
      <w:proofErr w:type="gramStart"/>
      <w:r>
        <w:t>bold</w:t>
      </w:r>
      <w:proofErr w:type="gramEnd"/>
      <w:r>
        <w:t xml:space="preserve"> ** **</w:t>
      </w:r>
    </w:p>
    <w:p w14:paraId="4B9E0B4F" w14:textId="77777777" w:rsidR="007D5F00" w:rsidRDefault="007D5F00" w:rsidP="007D5F00">
      <w:pPr>
        <w:pStyle w:val="ListBullet"/>
      </w:pPr>
      <w:proofErr w:type="gramStart"/>
      <w:r>
        <w:t>in</w:t>
      </w:r>
      <w:proofErr w:type="gramEnd"/>
      <w:r>
        <w:t xml:space="preserve">-line code ` ` </w:t>
      </w:r>
    </w:p>
    <w:p w14:paraId="2B149096" w14:textId="77777777" w:rsidR="007D5F00" w:rsidRDefault="007D5F00" w:rsidP="007D5F00">
      <w:pPr>
        <w:pStyle w:val="ListBullet"/>
      </w:pPr>
      <w:proofErr w:type="gramStart"/>
      <w:r>
        <w:t>in</w:t>
      </w:r>
      <w:proofErr w:type="gramEnd"/>
      <w:r>
        <w:t xml:space="preserve">-line equation $ $ </w:t>
      </w:r>
    </w:p>
    <w:p w14:paraId="0D7FFE79" w14:textId="77777777" w:rsidR="007D5F00" w:rsidRDefault="007D5F00" w:rsidP="007D5F00">
      <w:pPr>
        <w:pStyle w:val="ListBullet"/>
      </w:pPr>
      <w:proofErr w:type="gramStart"/>
      <w:r>
        <w:t>equation</w:t>
      </w:r>
      <w:proofErr w:type="gramEnd"/>
      <w:r>
        <w:t xml:space="preserve"> $$ $$ </w:t>
      </w:r>
    </w:p>
    <w:p w14:paraId="55B20451" w14:textId="432EF3D3" w:rsidR="007D5F00" w:rsidRDefault="007D5F00" w:rsidP="007D5F00">
      <w:pPr>
        <w:pStyle w:val="ListBullet"/>
      </w:pPr>
      <w:proofErr w:type="gramStart"/>
      <w:r>
        <w:t>block</w:t>
      </w:r>
      <w:proofErr w:type="gramEnd"/>
      <w:r>
        <w:t xml:space="preserve"> quotes &gt;  </w:t>
      </w:r>
    </w:p>
    <w:p w14:paraId="13C75769" w14:textId="3A866C6A" w:rsidR="007D5F00" w:rsidRDefault="007D5F00" w:rsidP="007D5F00">
      <w:pPr>
        <w:pStyle w:val="ListBullet"/>
        <w:numPr>
          <w:ilvl w:val="0"/>
          <w:numId w:val="0"/>
        </w:numPr>
        <w:ind w:left="360" w:hanging="360"/>
      </w:pPr>
      <w:r>
        <w:t xml:space="preserve">Reference: </w:t>
      </w:r>
      <w:hyperlink r:id="rId39" w:history="1">
        <w:r w:rsidRPr="007D5F00">
          <w:rPr>
            <w:rStyle w:val="Hyperlink"/>
          </w:rPr>
          <w:t>here</w:t>
        </w:r>
      </w:hyperlink>
    </w:p>
    <w:p w14:paraId="6F6D64D3" w14:textId="77777777" w:rsidR="00624D9E" w:rsidRDefault="00624D9E" w:rsidP="007D5F00">
      <w:pPr>
        <w:pStyle w:val="ListBullet"/>
        <w:numPr>
          <w:ilvl w:val="0"/>
          <w:numId w:val="0"/>
        </w:numPr>
        <w:ind w:left="360" w:hanging="360"/>
      </w:pPr>
    </w:p>
    <w:p w14:paraId="6A5C732F" w14:textId="3B825748" w:rsidR="00624D9E" w:rsidRDefault="00624D9E" w:rsidP="00624D9E">
      <w:pPr>
        <w:pStyle w:val="Heading2"/>
      </w:pPr>
      <w:proofErr w:type="spellStart"/>
      <w:r>
        <w:t>Heatmap</w:t>
      </w:r>
      <w:proofErr w:type="spellEnd"/>
      <w:r>
        <w:t xml:space="preserve"> </w:t>
      </w:r>
    </w:p>
    <w:p w14:paraId="125B2D8A" w14:textId="4874EB99" w:rsidR="00624D9E" w:rsidRDefault="00624D9E" w:rsidP="00624D9E">
      <w:proofErr w:type="gramStart"/>
      <w:r>
        <w:t>Use heatmap.2</w:t>
      </w:r>
      <w:proofErr w:type="gramEnd"/>
      <w:r>
        <w:t xml:space="preserve">, </w:t>
      </w:r>
      <w:proofErr w:type="gramStart"/>
      <w:r>
        <w:t>below are some options</w:t>
      </w:r>
      <w:proofErr w:type="gramEnd"/>
      <w:r>
        <w:t>:</w:t>
      </w:r>
    </w:p>
    <w:p w14:paraId="487F2FDD" w14:textId="08B134F7" w:rsidR="00624D9E" w:rsidRDefault="00624D9E" w:rsidP="00624D9E">
      <w:pPr>
        <w:pStyle w:val="ListBullet"/>
      </w:pPr>
      <w:proofErr w:type="spellStart"/>
      <w:r>
        <w:t>Rowv</w:t>
      </w:r>
      <w:proofErr w:type="spellEnd"/>
      <w:r>
        <w:t xml:space="preserve"> = FALSE, disable row </w:t>
      </w:r>
      <w:proofErr w:type="spellStart"/>
      <w:r>
        <w:t>dendrogram</w:t>
      </w:r>
      <w:proofErr w:type="spellEnd"/>
      <w:r>
        <w:t xml:space="preserve"> </w:t>
      </w:r>
    </w:p>
    <w:p w14:paraId="1149A70C" w14:textId="45FE72C3" w:rsidR="00624D9E" w:rsidRDefault="00624D9E" w:rsidP="00624D9E">
      <w:pPr>
        <w:pStyle w:val="ListBullet"/>
      </w:pPr>
      <w:proofErr w:type="spellStart"/>
      <w:r>
        <w:t>Colv</w:t>
      </w:r>
      <w:proofErr w:type="spellEnd"/>
      <w:r>
        <w:t xml:space="preserve"> = FALSE, disable column </w:t>
      </w:r>
      <w:proofErr w:type="spellStart"/>
      <w:r>
        <w:t>dendrogram</w:t>
      </w:r>
      <w:proofErr w:type="spellEnd"/>
    </w:p>
    <w:p w14:paraId="4D856FA4" w14:textId="14B7E163" w:rsidR="00624D9E" w:rsidRDefault="00624D9E" w:rsidP="00624D9E">
      <w:pPr>
        <w:pStyle w:val="ListBullet"/>
      </w:pPr>
      <w:proofErr w:type="gramStart"/>
      <w:r>
        <w:t>trace</w:t>
      </w:r>
      <w:proofErr w:type="gramEnd"/>
      <w:r>
        <w:t xml:space="preserve"> = 'none', disable the green traces </w:t>
      </w:r>
    </w:p>
    <w:p w14:paraId="6D4E48E9" w14:textId="224D8290" w:rsidR="00624D9E" w:rsidRDefault="00624D9E" w:rsidP="00624D9E">
      <w:pPr>
        <w:pStyle w:val="ListBullet"/>
      </w:pPr>
      <w:proofErr w:type="spellStart"/>
      <w:proofErr w:type="gramStart"/>
      <w:r>
        <w:t>dendrogram</w:t>
      </w:r>
      <w:proofErr w:type="spellEnd"/>
      <w:proofErr w:type="gramEnd"/>
      <w:r>
        <w:t xml:space="preserve"> = 'none', disable </w:t>
      </w:r>
      <w:proofErr w:type="spellStart"/>
      <w:r>
        <w:t>dendrograms</w:t>
      </w:r>
      <w:proofErr w:type="spellEnd"/>
      <w:r>
        <w:t xml:space="preserve">. </w:t>
      </w:r>
    </w:p>
    <w:p w14:paraId="5CDBA746" w14:textId="147E1ED6" w:rsidR="00EE72B2" w:rsidRDefault="00EE72B2" w:rsidP="00EE72B2">
      <w:pPr>
        <w:pStyle w:val="Heading2"/>
      </w:pPr>
      <w:r>
        <w:t>Read Data</w:t>
      </w:r>
    </w:p>
    <w:p w14:paraId="4571AAC5" w14:textId="7D090E8B" w:rsidR="00EE72B2" w:rsidRDefault="0087293F" w:rsidP="00EE72B2">
      <w:pPr>
        <w:rPr>
          <w:b/>
        </w:rPr>
      </w:pPr>
      <w:r>
        <w:rPr>
          <w:b/>
        </w:rPr>
        <w:t>File with unknown number of fields:</w:t>
      </w:r>
    </w:p>
    <w:p w14:paraId="1DAD729F" w14:textId="77777777" w:rsidR="0087293F" w:rsidRDefault="0087293F" w:rsidP="0087293F">
      <w:proofErr w:type="spellStart"/>
      <w:proofErr w:type="gramStart"/>
      <w:r>
        <w:t>ncol</w:t>
      </w:r>
      <w:proofErr w:type="spellEnd"/>
      <w:proofErr w:type="gramEnd"/>
      <w:r>
        <w:t xml:space="preserve"> = max(</w:t>
      </w:r>
      <w:proofErr w:type="spellStart"/>
      <w:r>
        <w:t>count.fields</w:t>
      </w:r>
      <w:proofErr w:type="spellEnd"/>
      <w:r>
        <w:t xml:space="preserve">(filename, </w:t>
      </w:r>
      <w:proofErr w:type="spellStart"/>
      <w:r>
        <w:t>sep</w:t>
      </w:r>
      <w:proofErr w:type="spellEnd"/>
      <w:r>
        <w:t xml:space="preserve"> = '\t'))</w:t>
      </w:r>
    </w:p>
    <w:p w14:paraId="6F6A9875" w14:textId="77777777" w:rsidR="000E0994" w:rsidRDefault="0087293F" w:rsidP="0087293F">
      <w:proofErr w:type="spellStart"/>
      <w:proofErr w:type="gramStart"/>
      <w:r>
        <w:t>c</w:t>
      </w:r>
      <w:r w:rsidR="000E0994">
        <w:t>ol.classes</w:t>
      </w:r>
      <w:proofErr w:type="spellEnd"/>
      <w:proofErr w:type="gramEnd"/>
      <w:r w:rsidR="000E0994">
        <w:t xml:space="preserve"> = rep('NULL', </w:t>
      </w:r>
      <w:proofErr w:type="spellStart"/>
      <w:r w:rsidR="000E0994">
        <w:t>ncol</w:t>
      </w:r>
      <w:proofErr w:type="spellEnd"/>
      <w:r w:rsidR="000E0994">
        <w:t xml:space="preserve">) </w:t>
      </w:r>
    </w:p>
    <w:p w14:paraId="4D920DC0" w14:textId="60F633A2" w:rsidR="0087293F" w:rsidRDefault="0087293F" w:rsidP="0087293F">
      <w:proofErr w:type="spellStart"/>
      <w:proofErr w:type="gramStart"/>
      <w:r>
        <w:t>col.cla</w:t>
      </w:r>
      <w:r w:rsidR="000E0994">
        <w:t>sses</w:t>
      </w:r>
      <w:proofErr w:type="spellEnd"/>
      <w:proofErr w:type="gramEnd"/>
      <w:r w:rsidR="000E0994">
        <w:t>[c(5,9,13)] = c(rep(&lt;class of the column&gt;</w:t>
      </w:r>
      <w:r>
        <w:t>,3))</w:t>
      </w:r>
      <w:r w:rsidR="00AE3B49">
        <w:t xml:space="preserve"> # only read column 5,9, and 13. </w:t>
      </w:r>
    </w:p>
    <w:p w14:paraId="77266AF2" w14:textId="7BB3CC1E" w:rsidR="0087293F" w:rsidRDefault="000E0994" w:rsidP="0087293F">
      <w:proofErr w:type="spellStart"/>
      <w:proofErr w:type="gramStart"/>
      <w:r>
        <w:t>df</w:t>
      </w:r>
      <w:proofErr w:type="spellEnd"/>
      <w:proofErr w:type="gramEnd"/>
      <w:r>
        <w:t xml:space="preserve"> </w:t>
      </w:r>
      <w:r w:rsidR="0087293F">
        <w:t xml:space="preserve">= </w:t>
      </w:r>
      <w:proofErr w:type="spellStart"/>
      <w:r w:rsidR="0087293F">
        <w:t>read.table</w:t>
      </w:r>
      <w:proofErr w:type="spellEnd"/>
      <w:r w:rsidR="0087293F">
        <w:t xml:space="preserve">(filename, </w:t>
      </w:r>
      <w:proofErr w:type="spellStart"/>
      <w:r w:rsidR="0087293F">
        <w:t>colClasses</w:t>
      </w:r>
      <w:proofErr w:type="spellEnd"/>
      <w:r w:rsidR="0087293F">
        <w:t xml:space="preserve"> = </w:t>
      </w:r>
      <w:proofErr w:type="spellStart"/>
      <w:r w:rsidR="0087293F">
        <w:t>col.classes</w:t>
      </w:r>
      <w:proofErr w:type="spellEnd"/>
      <w:r w:rsidR="0087293F">
        <w:t xml:space="preserve">, fill = T, </w:t>
      </w:r>
      <w:proofErr w:type="spellStart"/>
      <w:r w:rsidR="0087293F">
        <w:t>col.names</w:t>
      </w:r>
      <w:proofErr w:type="spellEnd"/>
      <w:r w:rsidR="0087293F">
        <w:t xml:space="preserve"> = 1:ncol)</w:t>
      </w:r>
    </w:p>
    <w:p w14:paraId="69A5EECD" w14:textId="23114563" w:rsidR="007F0F6A" w:rsidRDefault="007F0F6A" w:rsidP="007F0F6A">
      <w:pPr>
        <w:pStyle w:val="Heading2"/>
      </w:pPr>
      <w:r w:rsidRPr="007F0F6A">
        <w:t>String Manipulation</w:t>
      </w:r>
    </w:p>
    <w:p w14:paraId="4FCC3472" w14:textId="5A33E591" w:rsidR="007F0F6A" w:rsidRDefault="007F0F6A" w:rsidP="007F0F6A">
      <w:r>
        <w:t xml:space="preserve">I use </w:t>
      </w:r>
      <w:proofErr w:type="spellStart"/>
      <w:r>
        <w:t>stringr</w:t>
      </w:r>
      <w:proofErr w:type="spellEnd"/>
      <w:r>
        <w:t xml:space="preserve">. It’s manual can be found </w:t>
      </w:r>
      <w:hyperlink r:id="rId40" w:history="1">
        <w:r w:rsidRPr="007F0F6A">
          <w:rPr>
            <w:rStyle w:val="Hyperlink"/>
          </w:rPr>
          <w:t>here</w:t>
        </w:r>
      </w:hyperlink>
      <w:r>
        <w:t xml:space="preserve">. </w:t>
      </w:r>
    </w:p>
    <w:p w14:paraId="28B3489A" w14:textId="77777777" w:rsidR="0039290E" w:rsidRDefault="0039290E" w:rsidP="007F0F6A"/>
    <w:p w14:paraId="00F50215" w14:textId="7BEEBAF2" w:rsidR="0039290E" w:rsidRDefault="0039290E" w:rsidP="0039290E">
      <w:pPr>
        <w:pStyle w:val="Heading2"/>
      </w:pPr>
      <w:r>
        <w:t xml:space="preserve">Style Guide </w:t>
      </w:r>
    </w:p>
    <w:p w14:paraId="1086D200" w14:textId="151D4223" w:rsidR="0039290E" w:rsidRPr="0039290E" w:rsidRDefault="0039290E" w:rsidP="0039290E">
      <w:r>
        <w:t xml:space="preserve">Writing beautiful code is not required by recommended. </w:t>
      </w:r>
      <w:r w:rsidR="004C73E1">
        <w:t xml:space="preserve">Hadley has a nice chapter in his </w:t>
      </w:r>
      <w:r w:rsidR="00016585">
        <w:t xml:space="preserve">R Package </w:t>
      </w:r>
      <w:r w:rsidR="004C73E1">
        <w:t>book</w:t>
      </w:r>
      <w:r w:rsidR="00BB4895">
        <w:t>:</w:t>
      </w:r>
      <w:r>
        <w:t xml:space="preserve"> </w:t>
      </w:r>
      <w:hyperlink r:id="rId41" w:history="1">
        <w:r w:rsidRPr="0039290E">
          <w:rPr>
            <w:rStyle w:val="Hyperlink"/>
          </w:rPr>
          <w:t>here</w:t>
        </w:r>
      </w:hyperlink>
      <w:r>
        <w:t xml:space="preserve">. </w:t>
      </w:r>
    </w:p>
    <w:p w14:paraId="165B67B7" w14:textId="77777777" w:rsidR="00587F3C" w:rsidRDefault="00587F3C" w:rsidP="009F4EEE"/>
    <w:p w14:paraId="51056685" w14:textId="0A27E736" w:rsidR="00FB5D4B" w:rsidRDefault="00FB5D4B" w:rsidP="00587F3C">
      <w:pPr>
        <w:pStyle w:val="Heading1"/>
      </w:pPr>
      <w:r>
        <w:t>Python</w:t>
      </w:r>
    </w:p>
    <w:p w14:paraId="37DDA72F" w14:textId="7F5A108E" w:rsidR="00FB5D4B" w:rsidRDefault="00FB5D4B" w:rsidP="00FB5D4B">
      <w:pPr>
        <w:pStyle w:val="Heading2"/>
      </w:pPr>
      <w:r>
        <w:t xml:space="preserve">DIY Python Module </w:t>
      </w:r>
    </w:p>
    <w:p w14:paraId="3D3A0D60" w14:textId="430B00A8" w:rsidR="00FB5D4B" w:rsidRPr="00FB5D4B" w:rsidRDefault="00FB5D4B" w:rsidP="00FB5D4B">
      <w:r>
        <w:t xml:space="preserve">Refer to this </w:t>
      </w:r>
      <w:hyperlink r:id="rId42" w:history="1">
        <w:r w:rsidRPr="00FB5D4B">
          <w:rPr>
            <w:rStyle w:val="Hyperlink"/>
          </w:rPr>
          <w:t>page</w:t>
        </w:r>
      </w:hyperlink>
      <w:r>
        <w:t>.</w:t>
      </w:r>
    </w:p>
    <w:p w14:paraId="736F5A7F" w14:textId="228F29C0" w:rsidR="00C822B3" w:rsidRDefault="00C822B3" w:rsidP="00C822B3">
      <w:pPr>
        <w:pStyle w:val="Heading2"/>
      </w:pPr>
      <w:r>
        <w:t xml:space="preserve">Enumerate </w:t>
      </w:r>
    </w:p>
    <w:p w14:paraId="69417CDF" w14:textId="77777777" w:rsidR="00C822B3" w:rsidRDefault="00C822B3" w:rsidP="00C822B3"/>
    <w:p w14:paraId="106053DA" w14:textId="5472CD0E" w:rsidR="00C822B3" w:rsidRDefault="00C822B3" w:rsidP="00C822B3">
      <w:pPr>
        <w:pStyle w:val="Heading2"/>
      </w:pPr>
      <w:r>
        <w:t xml:space="preserve">Regular Expression </w:t>
      </w:r>
    </w:p>
    <w:p w14:paraId="5331651C" w14:textId="77777777" w:rsidR="00C822B3" w:rsidRDefault="00C822B3" w:rsidP="00C822B3"/>
    <w:p w14:paraId="001247E9" w14:textId="77777777" w:rsidR="005E65D2" w:rsidRDefault="005E65D2" w:rsidP="00C822B3">
      <w:pPr>
        <w:pStyle w:val="Heading2"/>
      </w:pPr>
      <w:r>
        <w:t>Catching Bugs with "</w:t>
      </w:r>
      <w:r w:rsidR="00C822B3">
        <w:t>Assert</w:t>
      </w:r>
      <w:r>
        <w:t>"</w:t>
      </w:r>
    </w:p>
    <w:p w14:paraId="2900B78B" w14:textId="352E3AA3" w:rsidR="00C822B3" w:rsidRPr="00C822B3" w:rsidRDefault="005E65D2" w:rsidP="005E65D2">
      <w:r>
        <w:t xml:space="preserve">Look </w:t>
      </w:r>
      <w:hyperlink r:id="rId43" w:history="1">
        <w:r w:rsidRPr="005E65D2">
          <w:rPr>
            <w:rStyle w:val="Hyperlink"/>
          </w:rPr>
          <w:t>here</w:t>
        </w:r>
      </w:hyperlink>
      <w:r>
        <w:t xml:space="preserve">. </w:t>
      </w:r>
    </w:p>
    <w:p w14:paraId="4BA684BD" w14:textId="62F4D496" w:rsidR="00587F3C" w:rsidRDefault="00587F3C" w:rsidP="00587F3C">
      <w:pPr>
        <w:pStyle w:val="Heading1"/>
      </w:pPr>
      <w:r>
        <w:t>Testing</w:t>
      </w:r>
    </w:p>
    <w:p w14:paraId="737BDF60" w14:textId="77777777" w:rsidR="008B2424" w:rsidRDefault="008B2424" w:rsidP="008B2424"/>
    <w:p w14:paraId="723559C9" w14:textId="15A2A613" w:rsidR="008B2424" w:rsidRPr="008B2424" w:rsidRDefault="008B2424" w:rsidP="008B2424">
      <w:pPr>
        <w:pStyle w:val="Heading2"/>
      </w:pPr>
      <w:r>
        <w:t xml:space="preserve">Testing on a Subset of Data </w:t>
      </w:r>
    </w:p>
    <w:p w14:paraId="658C5D59" w14:textId="77777777" w:rsidR="00587F3C" w:rsidRDefault="00587F3C" w:rsidP="00587F3C"/>
    <w:p w14:paraId="54E61DE3" w14:textId="0D0F3BF5" w:rsidR="00587F3C" w:rsidRDefault="00587F3C" w:rsidP="00587F3C">
      <w:r>
        <w:t xml:space="preserve">Testing your scripts on a small dataset can save you a lot of time. You don’t want to wait days to see a job fail. If there is a bug in your code, you want it to fail quickly. </w:t>
      </w:r>
    </w:p>
    <w:p w14:paraId="1C7BE792" w14:textId="77777777" w:rsidR="00587F3C" w:rsidRDefault="00587F3C" w:rsidP="00587F3C"/>
    <w:p w14:paraId="586F7D0A" w14:textId="54D502A1" w:rsidR="00587F3C" w:rsidRDefault="00587F3C" w:rsidP="00587F3C">
      <w:r>
        <w:t xml:space="preserve">There is no standard procedure in testing your script, but here are the procedures I use: </w:t>
      </w:r>
    </w:p>
    <w:p w14:paraId="49B3A303" w14:textId="79A12697" w:rsidR="00481FAD" w:rsidRDefault="00481FAD" w:rsidP="00587F3C">
      <w:pPr>
        <w:pStyle w:val="ListBullet"/>
        <w:numPr>
          <w:ilvl w:val="0"/>
          <w:numId w:val="2"/>
        </w:numPr>
      </w:pPr>
      <w:proofErr w:type="spellStart"/>
      <w:proofErr w:type="gramStart"/>
      <w:r>
        <w:t>mkdir</w:t>
      </w:r>
      <w:proofErr w:type="spellEnd"/>
      <w:proofErr w:type="gramEnd"/>
      <w:r>
        <w:t xml:space="preserve"> $test # you want to run the test </w:t>
      </w:r>
      <w:r w:rsidR="004C0FA8">
        <w:t xml:space="preserve">script in a separate </w:t>
      </w:r>
      <w:r>
        <w:t xml:space="preserve">directory. </w:t>
      </w:r>
    </w:p>
    <w:p w14:paraId="6344715A" w14:textId="6E72EB23" w:rsidR="00587F3C" w:rsidRDefault="00587F3C" w:rsidP="00587F3C">
      <w:pPr>
        <w:pStyle w:val="ListBullet"/>
        <w:numPr>
          <w:ilvl w:val="0"/>
          <w:numId w:val="2"/>
        </w:numPr>
      </w:pPr>
      <w:proofErr w:type="gramStart"/>
      <w:r>
        <w:t>head</w:t>
      </w:r>
      <w:proofErr w:type="gramEnd"/>
      <w:r>
        <w:t xml:space="preserve"> –n 100 &lt;dataset&gt; &gt; </w:t>
      </w:r>
      <w:r w:rsidR="00481FAD">
        <w:t>$tests/</w:t>
      </w:r>
      <w:r>
        <w:t>&lt;</w:t>
      </w:r>
      <w:proofErr w:type="spellStart"/>
      <w:r>
        <w:t>dataset.test</w:t>
      </w:r>
      <w:proofErr w:type="spellEnd"/>
      <w:r>
        <w:t>&gt; # take a small subset of your data</w:t>
      </w:r>
    </w:p>
    <w:p w14:paraId="59A6828D" w14:textId="77777777" w:rsidR="00587F3C" w:rsidRDefault="00587F3C" w:rsidP="00587F3C">
      <w:pPr>
        <w:pStyle w:val="ListBullet"/>
        <w:numPr>
          <w:ilvl w:val="0"/>
          <w:numId w:val="2"/>
        </w:numPr>
      </w:pPr>
      <w:proofErr w:type="gramStart"/>
      <w:r>
        <w:t>run</w:t>
      </w:r>
      <w:proofErr w:type="gramEnd"/>
      <w:r>
        <w:t xml:space="preserve"> your script on &lt;</w:t>
      </w:r>
      <w:proofErr w:type="spellStart"/>
      <w:r>
        <w:t>dataset.test</w:t>
      </w:r>
      <w:proofErr w:type="spellEnd"/>
      <w:r>
        <w:t xml:space="preserve">&gt;. </w:t>
      </w:r>
    </w:p>
    <w:p w14:paraId="0AD2CE68" w14:textId="3A6712C5" w:rsidR="00587F3C" w:rsidRPr="00587F3C" w:rsidRDefault="00587F3C" w:rsidP="00587F3C">
      <w:pPr>
        <w:pStyle w:val="ListBullet"/>
        <w:numPr>
          <w:ilvl w:val="0"/>
          <w:numId w:val="0"/>
        </w:numPr>
        <w:ind w:left="360" w:hanging="360"/>
      </w:pPr>
      <w:r>
        <w:t xml:space="preserve">Simple, right? </w:t>
      </w:r>
    </w:p>
    <w:p w14:paraId="4D7C3357" w14:textId="77777777" w:rsidR="009F4EEE" w:rsidRDefault="009F4EEE" w:rsidP="009F4EEE"/>
    <w:p w14:paraId="418C6AE2" w14:textId="49B543CB" w:rsidR="008B2424" w:rsidRDefault="008B2424" w:rsidP="008B2424">
      <w:pPr>
        <w:pStyle w:val="Heading2"/>
      </w:pPr>
    </w:p>
    <w:p w14:paraId="30CA7A2E" w14:textId="1190FDC8" w:rsidR="009F4EEE" w:rsidRDefault="001538E6" w:rsidP="001538E6">
      <w:pPr>
        <w:pStyle w:val="Heading1"/>
      </w:pPr>
      <w:r>
        <w:t>Documenting Code and Equations with Word</w:t>
      </w:r>
    </w:p>
    <w:p w14:paraId="0264A59F" w14:textId="2145CCC2" w:rsidR="001538E6" w:rsidRDefault="001538E6" w:rsidP="001538E6">
      <w:r>
        <w:t xml:space="preserve">Although many tools designed for documenting code and equations are out there, word is still a good way to communicate </w:t>
      </w:r>
      <w:r w:rsidR="00BB1235">
        <w:t xml:space="preserve">in a fast and efficient way. </w:t>
      </w:r>
    </w:p>
    <w:p w14:paraId="2856B40B" w14:textId="77777777" w:rsidR="00BB1235" w:rsidRDefault="00BB1235" w:rsidP="001538E6"/>
    <w:p w14:paraId="0DCD0240" w14:textId="1CCB0B4A" w:rsidR="00BB1235" w:rsidRDefault="00964E2D" w:rsidP="00964E2D">
      <w:pPr>
        <w:pStyle w:val="Heading2"/>
      </w:pPr>
      <w:r>
        <w:t>R</w:t>
      </w:r>
      <w:r w:rsidR="00BB1235">
        <w:t xml:space="preserve">emove the annoying squiggly underlines: </w:t>
      </w:r>
    </w:p>
    <w:p w14:paraId="5889F247" w14:textId="128AF66C" w:rsidR="00BB1235" w:rsidRDefault="00BB1235" w:rsidP="00BB1235">
      <w:pPr>
        <w:pStyle w:val="ListBullet"/>
      </w:pPr>
      <w:r>
        <w:t>Go to 'spelling and grammar…'</w:t>
      </w:r>
    </w:p>
    <w:p w14:paraId="77740E97" w14:textId="1302EAC2" w:rsidR="00BB1235" w:rsidRDefault="00BB1235" w:rsidP="00BB1235">
      <w:pPr>
        <w:pStyle w:val="ListBullet"/>
      </w:pPr>
      <w:r>
        <w:t>Click 'options'</w:t>
      </w:r>
    </w:p>
    <w:p w14:paraId="03B1CBB8" w14:textId="1BCB4390" w:rsidR="00BB1235" w:rsidRDefault="00BB1235" w:rsidP="00BB1235">
      <w:pPr>
        <w:pStyle w:val="ListBullet"/>
      </w:pPr>
      <w:r>
        <w:t xml:space="preserve">Check 'Hide grammar errors in this document' and 'Hide spelling errors in this document'. </w:t>
      </w:r>
    </w:p>
    <w:p w14:paraId="5FEBA9BA" w14:textId="77777777" w:rsidR="00BB1235" w:rsidRDefault="00BB1235" w:rsidP="00BB1235">
      <w:pPr>
        <w:pStyle w:val="ListBullet"/>
        <w:numPr>
          <w:ilvl w:val="0"/>
          <w:numId w:val="0"/>
        </w:numPr>
        <w:ind w:left="360" w:hanging="360"/>
      </w:pPr>
    </w:p>
    <w:p w14:paraId="6EDB2A2C" w14:textId="3533DE57" w:rsidR="00BB1235" w:rsidRDefault="00964E2D" w:rsidP="00964E2D">
      <w:pPr>
        <w:pStyle w:val="Heading2"/>
      </w:pPr>
      <w:r>
        <w:t>D</w:t>
      </w:r>
      <w:r w:rsidR="00BB1235">
        <w:t xml:space="preserve">isable smart quote: </w:t>
      </w:r>
    </w:p>
    <w:p w14:paraId="79F2BD46" w14:textId="3281BA08" w:rsidR="00BB1235" w:rsidRDefault="00BB1235" w:rsidP="00BB1235">
      <w:pPr>
        <w:pStyle w:val="ListBullet"/>
      </w:pPr>
      <w:r>
        <w:t>Go to 'spelling and grammar…'</w:t>
      </w:r>
    </w:p>
    <w:p w14:paraId="35CA9694" w14:textId="2A42EA95" w:rsidR="00BB1235" w:rsidRDefault="00BB1235" w:rsidP="00BB1235">
      <w:pPr>
        <w:pStyle w:val="ListBullet"/>
      </w:pPr>
      <w:r>
        <w:t>Click 'options'</w:t>
      </w:r>
    </w:p>
    <w:p w14:paraId="37EE94E9" w14:textId="31617DB2" w:rsidR="00BB1235" w:rsidRDefault="00BB1235" w:rsidP="00BB1235">
      <w:pPr>
        <w:pStyle w:val="ListBullet"/>
      </w:pPr>
      <w:r>
        <w:t xml:space="preserve">Click on 'show all'; go to 'autocorrect' </w:t>
      </w:r>
    </w:p>
    <w:p w14:paraId="642E301E" w14:textId="220CBCB1" w:rsidR="00BB1235" w:rsidRPr="001538E6" w:rsidRDefault="00BB1235" w:rsidP="00BB1235">
      <w:pPr>
        <w:pStyle w:val="ListBullet"/>
      </w:pPr>
      <w:r>
        <w:t xml:space="preserve">Uncheck 'straight quotation marks' to 'smart quotation marks'. </w:t>
      </w:r>
    </w:p>
    <w:p w14:paraId="6E67625C" w14:textId="77777777" w:rsidR="00B002F0" w:rsidRDefault="00B002F0" w:rsidP="00B002F0">
      <w:pPr>
        <w:rPr>
          <w:rFonts w:ascii="Cambria" w:hAnsi="Cambria"/>
        </w:rPr>
      </w:pPr>
    </w:p>
    <w:p w14:paraId="0F354535" w14:textId="77777777" w:rsidR="00B002F0" w:rsidRPr="002B3237" w:rsidRDefault="00B002F0" w:rsidP="00B002F0">
      <w:pPr>
        <w:rPr>
          <w:rFonts w:ascii="Cambria" w:hAnsi="Cambria"/>
        </w:rPr>
      </w:pPr>
    </w:p>
    <w:p w14:paraId="4FE0F2EE" w14:textId="188C0B63" w:rsidR="001274A2" w:rsidRDefault="001274A2" w:rsidP="001274A2">
      <w:pPr>
        <w:pStyle w:val="Title"/>
        <w:jc w:val="center"/>
      </w:pPr>
      <w:r>
        <w:t>Reference</w:t>
      </w:r>
    </w:p>
    <w:p w14:paraId="7251A860" w14:textId="44968965" w:rsidR="009806F3" w:rsidRDefault="009806F3" w:rsidP="002C2458">
      <w:pPr>
        <w:pStyle w:val="Heading1"/>
      </w:pPr>
      <w:r>
        <w:t>Bed Specification</w:t>
      </w:r>
    </w:p>
    <w:p w14:paraId="5E21CECB" w14:textId="77777777" w:rsidR="009806F3" w:rsidRDefault="009806F3" w:rsidP="009806F3"/>
    <w:p w14:paraId="52071930" w14:textId="60BA2C48" w:rsidR="009806F3" w:rsidRDefault="009806F3" w:rsidP="009806F3">
      <w:pPr>
        <w:pStyle w:val="Heading2"/>
      </w:pPr>
      <w:r>
        <w:t xml:space="preserve">SNP representation </w:t>
      </w:r>
    </w:p>
    <w:p w14:paraId="6141B340" w14:textId="0EC3F935" w:rsidR="009806F3" w:rsidRPr="009806F3" w:rsidRDefault="009806F3" w:rsidP="009806F3">
      <w:proofErr w:type="spellStart"/>
      <w:proofErr w:type="gramStart"/>
      <w:r>
        <w:t>chrom</w:t>
      </w:r>
      <w:proofErr w:type="spellEnd"/>
      <w:proofErr w:type="gramEnd"/>
      <w:r>
        <w:t xml:space="preserve">    </w:t>
      </w:r>
      <w:proofErr w:type="spellStart"/>
      <w:r>
        <w:t>SNP_pos</w:t>
      </w:r>
      <w:proofErr w:type="spellEnd"/>
      <w:r>
        <w:t xml:space="preserve"> -1 </w:t>
      </w:r>
      <w:r>
        <w:tab/>
      </w:r>
      <w:proofErr w:type="spellStart"/>
      <w:r>
        <w:t>SNP_pos</w:t>
      </w:r>
      <w:proofErr w:type="spellEnd"/>
      <w:r>
        <w:t xml:space="preserve"> </w:t>
      </w:r>
      <w:r>
        <w:tab/>
      </w:r>
    </w:p>
    <w:p w14:paraId="447EA656" w14:textId="28305994" w:rsidR="002C2458" w:rsidRDefault="002C2458" w:rsidP="002C2458">
      <w:pPr>
        <w:pStyle w:val="Heading1"/>
      </w:pPr>
      <w:r>
        <w:t>Fastq Specification</w:t>
      </w:r>
    </w:p>
    <w:p w14:paraId="61E93B09" w14:textId="77777777" w:rsidR="002C2458" w:rsidRDefault="002C2458" w:rsidP="002C2458"/>
    <w:p w14:paraId="6EB2BFF3" w14:textId="2708C401" w:rsidR="002C2458" w:rsidRDefault="002C2458" w:rsidP="002C2458">
      <w:pPr>
        <w:pStyle w:val="Heading2"/>
      </w:pPr>
      <w:r>
        <w:t xml:space="preserve">'B' at the end of reads </w:t>
      </w:r>
    </w:p>
    <w:p w14:paraId="16542046" w14:textId="56FE8384" w:rsidR="002C2458" w:rsidRPr="002C2458" w:rsidRDefault="002C2458" w:rsidP="002C2458">
      <w:r>
        <w:t xml:space="preserve">From Illumina 1.5+, reads with &lt; Q15 is replaced by 'B' (Q2), indicating these reads should not be used in downstream analysis.  </w:t>
      </w:r>
    </w:p>
    <w:p w14:paraId="2C92D899" w14:textId="59E26428" w:rsidR="002C2458" w:rsidRPr="002C2458" w:rsidRDefault="002C2458" w:rsidP="002C2458"/>
    <w:p w14:paraId="1394AA43" w14:textId="77777777" w:rsidR="009806F3" w:rsidRDefault="009806F3" w:rsidP="009806F3">
      <w:pPr>
        <w:pStyle w:val="Heading1"/>
      </w:pPr>
      <w:r>
        <w:t xml:space="preserve">Sam Specification </w:t>
      </w:r>
    </w:p>
    <w:p w14:paraId="49549B3D" w14:textId="77777777" w:rsidR="009806F3" w:rsidRPr="007254AE" w:rsidRDefault="009806F3" w:rsidP="009806F3"/>
    <w:p w14:paraId="4DD45744" w14:textId="77777777" w:rsidR="009806F3" w:rsidRDefault="009806F3" w:rsidP="009806F3">
      <w:pPr>
        <w:pStyle w:val="ListBullet"/>
      </w:pPr>
      <w:r>
        <w:t xml:space="preserve">@PG: records of programs that processed the </w:t>
      </w:r>
      <w:proofErr w:type="spellStart"/>
      <w:r>
        <w:t>sam</w:t>
      </w:r>
      <w:proofErr w:type="spellEnd"/>
      <w:r>
        <w:t xml:space="preserve"> file.</w:t>
      </w:r>
    </w:p>
    <w:p w14:paraId="662498F4" w14:textId="77777777" w:rsidR="009806F3" w:rsidRPr="006B256E" w:rsidRDefault="009806F3" w:rsidP="009806F3">
      <w:pPr>
        <w:pStyle w:val="ListBullet"/>
      </w:pPr>
      <w:r>
        <w:t xml:space="preserve">Full specification: </w:t>
      </w:r>
      <w:hyperlink r:id="rId44" w:history="1">
        <w:r w:rsidRPr="00B62FBA">
          <w:rPr>
            <w:rStyle w:val="Hyperlink"/>
          </w:rPr>
          <w:t>link</w:t>
        </w:r>
      </w:hyperlink>
    </w:p>
    <w:p w14:paraId="250CACE6" w14:textId="77777777" w:rsidR="009806F3" w:rsidRDefault="009806F3" w:rsidP="009806F3"/>
    <w:p w14:paraId="56A17E34" w14:textId="77777777" w:rsidR="002C2458" w:rsidRDefault="002C2458"/>
    <w:sectPr w:rsidR="002C2458" w:rsidSect="00E04FBA">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Courier">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6622A282"/>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436110E8"/>
    <w:multiLevelType w:val="hybridMultilevel"/>
    <w:tmpl w:val="80AA77F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hideGrammaticalErrors/>
  <w:activeWritingStyle w:appName="MSWord" w:lang="en-US" w:vendorID="64" w:dllVersion="131078" w:nlCheck="1" w:checkStyle="1"/>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B3B61"/>
    <w:rsid w:val="00016585"/>
    <w:rsid w:val="0005643A"/>
    <w:rsid w:val="000575CF"/>
    <w:rsid w:val="000730BE"/>
    <w:rsid w:val="000866CF"/>
    <w:rsid w:val="000903E1"/>
    <w:rsid w:val="00091392"/>
    <w:rsid w:val="000E0994"/>
    <w:rsid w:val="0010421C"/>
    <w:rsid w:val="001274A2"/>
    <w:rsid w:val="001538E6"/>
    <w:rsid w:val="00176A61"/>
    <w:rsid w:val="001A0240"/>
    <w:rsid w:val="001C7A10"/>
    <w:rsid w:val="001D6374"/>
    <w:rsid w:val="001E3E40"/>
    <w:rsid w:val="001E6F09"/>
    <w:rsid w:val="00261FF3"/>
    <w:rsid w:val="00282C30"/>
    <w:rsid w:val="002A354D"/>
    <w:rsid w:val="002C2458"/>
    <w:rsid w:val="0037116B"/>
    <w:rsid w:val="00386350"/>
    <w:rsid w:val="0039290E"/>
    <w:rsid w:val="0041148F"/>
    <w:rsid w:val="00420414"/>
    <w:rsid w:val="0042365A"/>
    <w:rsid w:val="00466471"/>
    <w:rsid w:val="00481FAD"/>
    <w:rsid w:val="004A0253"/>
    <w:rsid w:val="004B1540"/>
    <w:rsid w:val="004C0FA8"/>
    <w:rsid w:val="004C73E1"/>
    <w:rsid w:val="00587F3C"/>
    <w:rsid w:val="005A6C30"/>
    <w:rsid w:val="005B3B61"/>
    <w:rsid w:val="005C27C5"/>
    <w:rsid w:val="005E65D2"/>
    <w:rsid w:val="00624D9E"/>
    <w:rsid w:val="00653DF4"/>
    <w:rsid w:val="00680BD2"/>
    <w:rsid w:val="007254AE"/>
    <w:rsid w:val="00737113"/>
    <w:rsid w:val="0076229B"/>
    <w:rsid w:val="007D5F00"/>
    <w:rsid w:val="007E062F"/>
    <w:rsid w:val="007F0F6A"/>
    <w:rsid w:val="007F2641"/>
    <w:rsid w:val="00804CE6"/>
    <w:rsid w:val="008201CB"/>
    <w:rsid w:val="008603CF"/>
    <w:rsid w:val="0087293F"/>
    <w:rsid w:val="00893830"/>
    <w:rsid w:val="008B2424"/>
    <w:rsid w:val="00941396"/>
    <w:rsid w:val="00964E2D"/>
    <w:rsid w:val="009806F3"/>
    <w:rsid w:val="009C13D1"/>
    <w:rsid w:val="009F4EEE"/>
    <w:rsid w:val="00A010E3"/>
    <w:rsid w:val="00AE3B49"/>
    <w:rsid w:val="00B002F0"/>
    <w:rsid w:val="00B01FEF"/>
    <w:rsid w:val="00B3218B"/>
    <w:rsid w:val="00B62FBA"/>
    <w:rsid w:val="00BA36BB"/>
    <w:rsid w:val="00BB1235"/>
    <w:rsid w:val="00BB4895"/>
    <w:rsid w:val="00C76E3C"/>
    <w:rsid w:val="00C822B3"/>
    <w:rsid w:val="00C977BC"/>
    <w:rsid w:val="00CE787E"/>
    <w:rsid w:val="00CF3809"/>
    <w:rsid w:val="00D0614B"/>
    <w:rsid w:val="00D31D63"/>
    <w:rsid w:val="00D51692"/>
    <w:rsid w:val="00D90D99"/>
    <w:rsid w:val="00DA24D2"/>
    <w:rsid w:val="00E04FBA"/>
    <w:rsid w:val="00E46B3D"/>
    <w:rsid w:val="00E83AC4"/>
    <w:rsid w:val="00E85B8D"/>
    <w:rsid w:val="00EA0320"/>
    <w:rsid w:val="00EC1A34"/>
    <w:rsid w:val="00EC5661"/>
    <w:rsid w:val="00EE72B2"/>
    <w:rsid w:val="00EF632D"/>
    <w:rsid w:val="00F178DE"/>
    <w:rsid w:val="00F30D3D"/>
    <w:rsid w:val="00F35B40"/>
    <w:rsid w:val="00F61411"/>
    <w:rsid w:val="00F93E55"/>
    <w:rsid w:val="00FA1874"/>
    <w:rsid w:val="00FB5D4B"/>
    <w:rsid w:val="00FC3BD4"/>
    <w:rsid w:val="00FE436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A5CB02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Code"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36BB"/>
  </w:style>
  <w:style w:type="paragraph" w:styleId="Heading1">
    <w:name w:val="heading 1"/>
    <w:basedOn w:val="Normal"/>
    <w:next w:val="Normal"/>
    <w:link w:val="Heading1Char"/>
    <w:uiPriority w:val="9"/>
    <w:qFormat/>
    <w:rsid w:val="00BA36BB"/>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A36B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F4EEE"/>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TMLCode">
    <w:name w:val="HTML Code"/>
    <w:aliases w:val="Code"/>
    <w:basedOn w:val="DefaultParagraphFont"/>
    <w:uiPriority w:val="99"/>
    <w:unhideWhenUsed/>
    <w:qFormat/>
    <w:rsid w:val="004B1540"/>
    <w:rPr>
      <w:rFonts w:ascii="Courier" w:hAnsi="Courier"/>
      <w:color w:val="auto"/>
      <w:sz w:val="24"/>
      <w:szCs w:val="20"/>
    </w:rPr>
  </w:style>
  <w:style w:type="paragraph" w:customStyle="1" w:styleId="Code2">
    <w:name w:val="Code2"/>
    <w:basedOn w:val="Normal"/>
    <w:qFormat/>
    <w:rsid w:val="004B1540"/>
    <w:pPr>
      <w:spacing w:before="360" w:after="360"/>
      <w:ind w:left="720"/>
    </w:pPr>
    <w:rPr>
      <w:rFonts w:ascii="Courier" w:hAnsi="Courier"/>
      <w:color w:val="FABF8F" w:themeColor="accent6" w:themeTint="99"/>
    </w:rPr>
  </w:style>
  <w:style w:type="character" w:customStyle="1" w:styleId="Heading1Char">
    <w:name w:val="Heading 1 Char"/>
    <w:basedOn w:val="DefaultParagraphFont"/>
    <w:link w:val="Heading1"/>
    <w:uiPriority w:val="9"/>
    <w:rsid w:val="00BA36BB"/>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BA36BB"/>
    <w:rPr>
      <w:rFonts w:asciiTheme="majorHAnsi" w:eastAsiaTheme="majorEastAsia" w:hAnsiTheme="majorHAnsi" w:cstheme="majorBidi"/>
      <w:b/>
      <w:bCs/>
      <w:color w:val="4F81BD" w:themeColor="accent1"/>
      <w:sz w:val="26"/>
      <w:szCs w:val="26"/>
    </w:rPr>
  </w:style>
  <w:style w:type="paragraph" w:styleId="ListBullet">
    <w:name w:val="List Bullet"/>
    <w:basedOn w:val="Normal"/>
    <w:uiPriority w:val="99"/>
    <w:unhideWhenUsed/>
    <w:rsid w:val="00BA36BB"/>
    <w:pPr>
      <w:numPr>
        <w:numId w:val="1"/>
      </w:numPr>
      <w:contextualSpacing/>
    </w:pPr>
  </w:style>
  <w:style w:type="character" w:styleId="Hyperlink">
    <w:name w:val="Hyperlink"/>
    <w:basedOn w:val="DefaultParagraphFont"/>
    <w:uiPriority w:val="99"/>
    <w:unhideWhenUsed/>
    <w:rsid w:val="00BA36BB"/>
    <w:rPr>
      <w:color w:val="0000FF" w:themeColor="hyperlink"/>
      <w:u w:val="single"/>
    </w:rPr>
  </w:style>
  <w:style w:type="paragraph" w:styleId="DocumentMap">
    <w:name w:val="Document Map"/>
    <w:basedOn w:val="Normal"/>
    <w:link w:val="DocumentMapChar"/>
    <w:uiPriority w:val="99"/>
    <w:semiHidden/>
    <w:unhideWhenUsed/>
    <w:rsid w:val="00BA36BB"/>
    <w:rPr>
      <w:rFonts w:ascii="Lucida Grande" w:hAnsi="Lucida Grande" w:cs="Lucida Grande"/>
    </w:rPr>
  </w:style>
  <w:style w:type="character" w:customStyle="1" w:styleId="DocumentMapChar">
    <w:name w:val="Document Map Char"/>
    <w:basedOn w:val="DefaultParagraphFont"/>
    <w:link w:val="DocumentMap"/>
    <w:uiPriority w:val="99"/>
    <w:semiHidden/>
    <w:rsid w:val="00BA36BB"/>
    <w:rPr>
      <w:rFonts w:ascii="Lucida Grande" w:hAnsi="Lucida Grande" w:cs="Lucida Grande"/>
    </w:rPr>
  </w:style>
  <w:style w:type="paragraph" w:styleId="BalloonText">
    <w:name w:val="Balloon Text"/>
    <w:basedOn w:val="Normal"/>
    <w:link w:val="BalloonTextChar"/>
    <w:uiPriority w:val="99"/>
    <w:semiHidden/>
    <w:unhideWhenUsed/>
    <w:rsid w:val="00FE436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E4367"/>
    <w:rPr>
      <w:rFonts w:ascii="Lucida Grande" w:hAnsi="Lucida Grande" w:cs="Lucida Grande"/>
      <w:sz w:val="18"/>
      <w:szCs w:val="18"/>
    </w:rPr>
  </w:style>
  <w:style w:type="character" w:customStyle="1" w:styleId="Heading3Char">
    <w:name w:val="Heading 3 Char"/>
    <w:basedOn w:val="DefaultParagraphFont"/>
    <w:link w:val="Heading3"/>
    <w:uiPriority w:val="9"/>
    <w:rsid w:val="009F4EEE"/>
    <w:rPr>
      <w:rFonts w:asciiTheme="majorHAnsi" w:eastAsiaTheme="majorEastAsia" w:hAnsiTheme="majorHAnsi" w:cstheme="majorBidi"/>
      <w:b/>
      <w:bCs/>
      <w:color w:val="4F81BD" w:themeColor="accent1"/>
    </w:rPr>
  </w:style>
  <w:style w:type="character" w:styleId="FollowedHyperlink">
    <w:name w:val="FollowedHyperlink"/>
    <w:basedOn w:val="DefaultParagraphFont"/>
    <w:uiPriority w:val="99"/>
    <w:semiHidden/>
    <w:unhideWhenUsed/>
    <w:rsid w:val="007F0F6A"/>
    <w:rPr>
      <w:color w:val="800080" w:themeColor="followedHyperlink"/>
      <w:u w:val="single"/>
    </w:rPr>
  </w:style>
  <w:style w:type="paragraph" w:styleId="Title">
    <w:name w:val="Title"/>
    <w:basedOn w:val="Normal"/>
    <w:next w:val="Normal"/>
    <w:link w:val="TitleChar"/>
    <w:uiPriority w:val="10"/>
    <w:qFormat/>
    <w:rsid w:val="001274A2"/>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274A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1274A2"/>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1274A2"/>
    <w:rPr>
      <w:rFonts w:asciiTheme="majorHAnsi" w:eastAsiaTheme="majorEastAsia" w:hAnsiTheme="majorHAnsi" w:cstheme="majorBidi"/>
      <w:i/>
      <w:iCs/>
      <w:color w:val="4F81BD" w:themeColor="accent1"/>
      <w:spacing w:val="15"/>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Code"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36BB"/>
  </w:style>
  <w:style w:type="paragraph" w:styleId="Heading1">
    <w:name w:val="heading 1"/>
    <w:basedOn w:val="Normal"/>
    <w:next w:val="Normal"/>
    <w:link w:val="Heading1Char"/>
    <w:uiPriority w:val="9"/>
    <w:qFormat/>
    <w:rsid w:val="00BA36BB"/>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A36B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F4EEE"/>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TMLCode">
    <w:name w:val="HTML Code"/>
    <w:aliases w:val="Code"/>
    <w:basedOn w:val="DefaultParagraphFont"/>
    <w:uiPriority w:val="99"/>
    <w:unhideWhenUsed/>
    <w:qFormat/>
    <w:rsid w:val="004B1540"/>
    <w:rPr>
      <w:rFonts w:ascii="Courier" w:hAnsi="Courier"/>
      <w:color w:val="auto"/>
      <w:sz w:val="24"/>
      <w:szCs w:val="20"/>
    </w:rPr>
  </w:style>
  <w:style w:type="paragraph" w:customStyle="1" w:styleId="Code2">
    <w:name w:val="Code2"/>
    <w:basedOn w:val="Normal"/>
    <w:qFormat/>
    <w:rsid w:val="004B1540"/>
    <w:pPr>
      <w:spacing w:before="360" w:after="360"/>
      <w:ind w:left="720"/>
    </w:pPr>
    <w:rPr>
      <w:rFonts w:ascii="Courier" w:hAnsi="Courier"/>
      <w:color w:val="FABF8F" w:themeColor="accent6" w:themeTint="99"/>
    </w:rPr>
  </w:style>
  <w:style w:type="character" w:customStyle="1" w:styleId="Heading1Char">
    <w:name w:val="Heading 1 Char"/>
    <w:basedOn w:val="DefaultParagraphFont"/>
    <w:link w:val="Heading1"/>
    <w:uiPriority w:val="9"/>
    <w:rsid w:val="00BA36BB"/>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BA36BB"/>
    <w:rPr>
      <w:rFonts w:asciiTheme="majorHAnsi" w:eastAsiaTheme="majorEastAsia" w:hAnsiTheme="majorHAnsi" w:cstheme="majorBidi"/>
      <w:b/>
      <w:bCs/>
      <w:color w:val="4F81BD" w:themeColor="accent1"/>
      <w:sz w:val="26"/>
      <w:szCs w:val="26"/>
    </w:rPr>
  </w:style>
  <w:style w:type="paragraph" w:styleId="ListBullet">
    <w:name w:val="List Bullet"/>
    <w:basedOn w:val="Normal"/>
    <w:uiPriority w:val="99"/>
    <w:unhideWhenUsed/>
    <w:rsid w:val="00BA36BB"/>
    <w:pPr>
      <w:numPr>
        <w:numId w:val="1"/>
      </w:numPr>
      <w:contextualSpacing/>
    </w:pPr>
  </w:style>
  <w:style w:type="character" w:styleId="Hyperlink">
    <w:name w:val="Hyperlink"/>
    <w:basedOn w:val="DefaultParagraphFont"/>
    <w:uiPriority w:val="99"/>
    <w:unhideWhenUsed/>
    <w:rsid w:val="00BA36BB"/>
    <w:rPr>
      <w:color w:val="0000FF" w:themeColor="hyperlink"/>
      <w:u w:val="single"/>
    </w:rPr>
  </w:style>
  <w:style w:type="paragraph" w:styleId="DocumentMap">
    <w:name w:val="Document Map"/>
    <w:basedOn w:val="Normal"/>
    <w:link w:val="DocumentMapChar"/>
    <w:uiPriority w:val="99"/>
    <w:semiHidden/>
    <w:unhideWhenUsed/>
    <w:rsid w:val="00BA36BB"/>
    <w:rPr>
      <w:rFonts w:ascii="Lucida Grande" w:hAnsi="Lucida Grande" w:cs="Lucida Grande"/>
    </w:rPr>
  </w:style>
  <w:style w:type="character" w:customStyle="1" w:styleId="DocumentMapChar">
    <w:name w:val="Document Map Char"/>
    <w:basedOn w:val="DefaultParagraphFont"/>
    <w:link w:val="DocumentMap"/>
    <w:uiPriority w:val="99"/>
    <w:semiHidden/>
    <w:rsid w:val="00BA36BB"/>
    <w:rPr>
      <w:rFonts w:ascii="Lucida Grande" w:hAnsi="Lucida Grande" w:cs="Lucida Grande"/>
    </w:rPr>
  </w:style>
  <w:style w:type="paragraph" w:styleId="BalloonText">
    <w:name w:val="Balloon Text"/>
    <w:basedOn w:val="Normal"/>
    <w:link w:val="BalloonTextChar"/>
    <w:uiPriority w:val="99"/>
    <w:semiHidden/>
    <w:unhideWhenUsed/>
    <w:rsid w:val="00FE436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E4367"/>
    <w:rPr>
      <w:rFonts w:ascii="Lucida Grande" w:hAnsi="Lucida Grande" w:cs="Lucida Grande"/>
      <w:sz w:val="18"/>
      <w:szCs w:val="18"/>
    </w:rPr>
  </w:style>
  <w:style w:type="character" w:customStyle="1" w:styleId="Heading3Char">
    <w:name w:val="Heading 3 Char"/>
    <w:basedOn w:val="DefaultParagraphFont"/>
    <w:link w:val="Heading3"/>
    <w:uiPriority w:val="9"/>
    <w:rsid w:val="009F4EEE"/>
    <w:rPr>
      <w:rFonts w:asciiTheme="majorHAnsi" w:eastAsiaTheme="majorEastAsia" w:hAnsiTheme="majorHAnsi" w:cstheme="majorBidi"/>
      <w:b/>
      <w:bCs/>
      <w:color w:val="4F81BD" w:themeColor="accent1"/>
    </w:rPr>
  </w:style>
  <w:style w:type="character" w:styleId="FollowedHyperlink">
    <w:name w:val="FollowedHyperlink"/>
    <w:basedOn w:val="DefaultParagraphFont"/>
    <w:uiPriority w:val="99"/>
    <w:semiHidden/>
    <w:unhideWhenUsed/>
    <w:rsid w:val="007F0F6A"/>
    <w:rPr>
      <w:color w:val="800080" w:themeColor="followedHyperlink"/>
      <w:u w:val="single"/>
    </w:rPr>
  </w:style>
  <w:style w:type="paragraph" w:styleId="Title">
    <w:name w:val="Title"/>
    <w:basedOn w:val="Normal"/>
    <w:next w:val="Normal"/>
    <w:link w:val="TitleChar"/>
    <w:uiPriority w:val="10"/>
    <w:qFormat/>
    <w:rsid w:val="001274A2"/>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274A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1274A2"/>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1274A2"/>
    <w:rPr>
      <w:rFonts w:asciiTheme="majorHAnsi" w:eastAsiaTheme="majorEastAsia" w:hAnsiTheme="majorHAnsi" w:cstheme="majorBidi"/>
      <w:i/>
      <w:iCs/>
      <w:color w:val="4F81BD" w:themeColor="accent1"/>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479261">
      <w:bodyDiv w:val="1"/>
      <w:marLeft w:val="0"/>
      <w:marRight w:val="0"/>
      <w:marTop w:val="0"/>
      <w:marBottom w:val="0"/>
      <w:divBdr>
        <w:top w:val="none" w:sz="0" w:space="0" w:color="auto"/>
        <w:left w:val="none" w:sz="0" w:space="0" w:color="auto"/>
        <w:bottom w:val="none" w:sz="0" w:space="0" w:color="auto"/>
        <w:right w:val="none" w:sz="0" w:space="0" w:color="auto"/>
      </w:divBdr>
    </w:div>
    <w:div w:id="47261770">
      <w:bodyDiv w:val="1"/>
      <w:marLeft w:val="0"/>
      <w:marRight w:val="0"/>
      <w:marTop w:val="0"/>
      <w:marBottom w:val="0"/>
      <w:divBdr>
        <w:top w:val="none" w:sz="0" w:space="0" w:color="auto"/>
        <w:left w:val="none" w:sz="0" w:space="0" w:color="auto"/>
        <w:bottom w:val="none" w:sz="0" w:space="0" w:color="auto"/>
        <w:right w:val="none" w:sz="0" w:space="0" w:color="auto"/>
      </w:divBdr>
    </w:div>
    <w:div w:id="82922817">
      <w:bodyDiv w:val="1"/>
      <w:marLeft w:val="0"/>
      <w:marRight w:val="0"/>
      <w:marTop w:val="0"/>
      <w:marBottom w:val="0"/>
      <w:divBdr>
        <w:top w:val="none" w:sz="0" w:space="0" w:color="auto"/>
        <w:left w:val="none" w:sz="0" w:space="0" w:color="auto"/>
        <w:bottom w:val="none" w:sz="0" w:space="0" w:color="auto"/>
        <w:right w:val="none" w:sz="0" w:space="0" w:color="auto"/>
      </w:divBdr>
    </w:div>
    <w:div w:id="170262603">
      <w:bodyDiv w:val="1"/>
      <w:marLeft w:val="0"/>
      <w:marRight w:val="0"/>
      <w:marTop w:val="0"/>
      <w:marBottom w:val="0"/>
      <w:divBdr>
        <w:top w:val="none" w:sz="0" w:space="0" w:color="auto"/>
        <w:left w:val="none" w:sz="0" w:space="0" w:color="auto"/>
        <w:bottom w:val="none" w:sz="0" w:space="0" w:color="auto"/>
        <w:right w:val="none" w:sz="0" w:space="0" w:color="auto"/>
      </w:divBdr>
    </w:div>
    <w:div w:id="181895010">
      <w:bodyDiv w:val="1"/>
      <w:marLeft w:val="0"/>
      <w:marRight w:val="0"/>
      <w:marTop w:val="0"/>
      <w:marBottom w:val="0"/>
      <w:divBdr>
        <w:top w:val="none" w:sz="0" w:space="0" w:color="auto"/>
        <w:left w:val="none" w:sz="0" w:space="0" w:color="auto"/>
        <w:bottom w:val="none" w:sz="0" w:space="0" w:color="auto"/>
        <w:right w:val="none" w:sz="0" w:space="0" w:color="auto"/>
      </w:divBdr>
    </w:div>
    <w:div w:id="248388532">
      <w:bodyDiv w:val="1"/>
      <w:marLeft w:val="0"/>
      <w:marRight w:val="0"/>
      <w:marTop w:val="0"/>
      <w:marBottom w:val="0"/>
      <w:divBdr>
        <w:top w:val="none" w:sz="0" w:space="0" w:color="auto"/>
        <w:left w:val="none" w:sz="0" w:space="0" w:color="auto"/>
        <w:bottom w:val="none" w:sz="0" w:space="0" w:color="auto"/>
        <w:right w:val="none" w:sz="0" w:space="0" w:color="auto"/>
      </w:divBdr>
    </w:div>
    <w:div w:id="386414862">
      <w:bodyDiv w:val="1"/>
      <w:marLeft w:val="0"/>
      <w:marRight w:val="0"/>
      <w:marTop w:val="0"/>
      <w:marBottom w:val="0"/>
      <w:divBdr>
        <w:top w:val="none" w:sz="0" w:space="0" w:color="auto"/>
        <w:left w:val="none" w:sz="0" w:space="0" w:color="auto"/>
        <w:bottom w:val="none" w:sz="0" w:space="0" w:color="auto"/>
        <w:right w:val="none" w:sz="0" w:space="0" w:color="auto"/>
      </w:divBdr>
    </w:div>
    <w:div w:id="574125786">
      <w:bodyDiv w:val="1"/>
      <w:marLeft w:val="0"/>
      <w:marRight w:val="0"/>
      <w:marTop w:val="0"/>
      <w:marBottom w:val="0"/>
      <w:divBdr>
        <w:top w:val="none" w:sz="0" w:space="0" w:color="auto"/>
        <w:left w:val="none" w:sz="0" w:space="0" w:color="auto"/>
        <w:bottom w:val="none" w:sz="0" w:space="0" w:color="auto"/>
        <w:right w:val="none" w:sz="0" w:space="0" w:color="auto"/>
      </w:divBdr>
    </w:div>
    <w:div w:id="769202863">
      <w:bodyDiv w:val="1"/>
      <w:marLeft w:val="0"/>
      <w:marRight w:val="0"/>
      <w:marTop w:val="0"/>
      <w:marBottom w:val="0"/>
      <w:divBdr>
        <w:top w:val="none" w:sz="0" w:space="0" w:color="auto"/>
        <w:left w:val="none" w:sz="0" w:space="0" w:color="auto"/>
        <w:bottom w:val="none" w:sz="0" w:space="0" w:color="auto"/>
        <w:right w:val="none" w:sz="0" w:space="0" w:color="auto"/>
      </w:divBdr>
    </w:div>
    <w:div w:id="817725384">
      <w:bodyDiv w:val="1"/>
      <w:marLeft w:val="0"/>
      <w:marRight w:val="0"/>
      <w:marTop w:val="0"/>
      <w:marBottom w:val="0"/>
      <w:divBdr>
        <w:top w:val="none" w:sz="0" w:space="0" w:color="auto"/>
        <w:left w:val="none" w:sz="0" w:space="0" w:color="auto"/>
        <w:bottom w:val="none" w:sz="0" w:space="0" w:color="auto"/>
        <w:right w:val="none" w:sz="0" w:space="0" w:color="auto"/>
      </w:divBdr>
    </w:div>
    <w:div w:id="982195343">
      <w:bodyDiv w:val="1"/>
      <w:marLeft w:val="0"/>
      <w:marRight w:val="0"/>
      <w:marTop w:val="0"/>
      <w:marBottom w:val="0"/>
      <w:divBdr>
        <w:top w:val="none" w:sz="0" w:space="0" w:color="auto"/>
        <w:left w:val="none" w:sz="0" w:space="0" w:color="auto"/>
        <w:bottom w:val="none" w:sz="0" w:space="0" w:color="auto"/>
        <w:right w:val="none" w:sz="0" w:space="0" w:color="auto"/>
      </w:divBdr>
    </w:div>
    <w:div w:id="1146161838">
      <w:bodyDiv w:val="1"/>
      <w:marLeft w:val="0"/>
      <w:marRight w:val="0"/>
      <w:marTop w:val="0"/>
      <w:marBottom w:val="0"/>
      <w:divBdr>
        <w:top w:val="none" w:sz="0" w:space="0" w:color="auto"/>
        <w:left w:val="none" w:sz="0" w:space="0" w:color="auto"/>
        <w:bottom w:val="none" w:sz="0" w:space="0" w:color="auto"/>
        <w:right w:val="none" w:sz="0" w:space="0" w:color="auto"/>
      </w:divBdr>
    </w:div>
    <w:div w:id="1242372734">
      <w:bodyDiv w:val="1"/>
      <w:marLeft w:val="0"/>
      <w:marRight w:val="0"/>
      <w:marTop w:val="0"/>
      <w:marBottom w:val="0"/>
      <w:divBdr>
        <w:top w:val="none" w:sz="0" w:space="0" w:color="auto"/>
        <w:left w:val="none" w:sz="0" w:space="0" w:color="auto"/>
        <w:bottom w:val="none" w:sz="0" w:space="0" w:color="auto"/>
        <w:right w:val="none" w:sz="0" w:space="0" w:color="auto"/>
      </w:divBdr>
    </w:div>
    <w:div w:id="1326859344">
      <w:bodyDiv w:val="1"/>
      <w:marLeft w:val="0"/>
      <w:marRight w:val="0"/>
      <w:marTop w:val="0"/>
      <w:marBottom w:val="0"/>
      <w:divBdr>
        <w:top w:val="none" w:sz="0" w:space="0" w:color="auto"/>
        <w:left w:val="none" w:sz="0" w:space="0" w:color="auto"/>
        <w:bottom w:val="none" w:sz="0" w:space="0" w:color="auto"/>
        <w:right w:val="none" w:sz="0" w:space="0" w:color="auto"/>
      </w:divBdr>
    </w:div>
    <w:div w:id="1739938944">
      <w:bodyDiv w:val="1"/>
      <w:marLeft w:val="0"/>
      <w:marRight w:val="0"/>
      <w:marTop w:val="0"/>
      <w:marBottom w:val="0"/>
      <w:divBdr>
        <w:top w:val="none" w:sz="0" w:space="0" w:color="auto"/>
        <w:left w:val="none" w:sz="0" w:space="0" w:color="auto"/>
        <w:bottom w:val="none" w:sz="0" w:space="0" w:color="auto"/>
        <w:right w:val="none" w:sz="0" w:space="0" w:color="auto"/>
      </w:divBdr>
    </w:div>
    <w:div w:id="1839689207">
      <w:bodyDiv w:val="1"/>
      <w:marLeft w:val="0"/>
      <w:marRight w:val="0"/>
      <w:marTop w:val="0"/>
      <w:marBottom w:val="0"/>
      <w:divBdr>
        <w:top w:val="none" w:sz="0" w:space="0" w:color="auto"/>
        <w:left w:val="none" w:sz="0" w:space="0" w:color="auto"/>
        <w:bottom w:val="none" w:sz="0" w:space="0" w:color="auto"/>
        <w:right w:val="none" w:sz="0" w:space="0" w:color="auto"/>
      </w:divBdr>
    </w:div>
    <w:div w:id="198438504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theme" Target="theme/theme1.xml"/><Relationship Id="rId20" Type="http://schemas.openxmlformats.org/officeDocument/2006/relationships/hyperlink" Target="http://www.med.unc.edu/pharm/calabreselab/files/tufts-sequencing-primer" TargetMode="External"/><Relationship Id="rId21" Type="http://schemas.openxmlformats.org/officeDocument/2006/relationships/hyperlink" Target="https://www.broadinstitute.org/gatk/guide/tagged?tag=markduplicates" TargetMode="External"/><Relationship Id="rId22" Type="http://schemas.openxmlformats.org/officeDocument/2006/relationships/hyperlink" Target="http://www-huber.embl.de/users/anders/HTSeq/doc/count.html" TargetMode="External"/><Relationship Id="rId23" Type="http://schemas.openxmlformats.org/officeDocument/2006/relationships/hyperlink" Target="http://uswest.ensembl.org/info/website/upload/gff.html" TargetMode="External"/><Relationship Id="rId24" Type="http://schemas.openxmlformats.org/officeDocument/2006/relationships/hyperlink" Target="http://www.sanger.ac.uk/resources/software/gff/spec.html" TargetMode="External"/><Relationship Id="rId25" Type="http://schemas.openxmlformats.org/officeDocument/2006/relationships/hyperlink" Target="http://www.bioinformatics.babraham.ac.uk/projects/trim_galore/trim_galore_User_Guide_v0.3.7.pdf" TargetMode="External"/><Relationship Id="rId26" Type="http://schemas.openxmlformats.org/officeDocument/2006/relationships/hyperlink" Target="http://bowtie-bio.sourceforge.net/bowtie2/index.shtml" TargetMode="External"/><Relationship Id="rId27" Type="http://schemas.openxmlformats.org/officeDocument/2006/relationships/hyperlink" Target="http://bowtie-bio.sourceforge.net/bowtie2/manual.shtml" TargetMode="External"/><Relationship Id="rId28" Type="http://schemas.openxmlformats.org/officeDocument/2006/relationships/hyperlink" Target="http://www.1000genomes.org/wiki/analysis/variant-call-format/bcf-binary-vcf-version-2" TargetMode="External"/><Relationship Id="rId29" Type="http://schemas.openxmlformats.org/officeDocument/2006/relationships/hyperlink" Target="http://samtools.github.io/hts-specs/SAMv1.pdf" TargetMode="Externa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s://www.ebi.ac.uk/training/sites/ebi.ac.uk.training/files/materials/2014/140217_AgriOmics/dan_bolser_snp_calling.pdf" TargetMode="External"/><Relationship Id="rId31" Type="http://schemas.openxmlformats.org/officeDocument/2006/relationships/hyperlink" Target="https://www.biostars.org/p/43897/" TargetMode="External"/><Relationship Id="rId32" Type="http://schemas.openxmlformats.org/officeDocument/2006/relationships/hyperlink" Target="https://www.broadinstitute.org/gatk/guide/article?id=2909" TargetMode="External"/><Relationship Id="rId9" Type="http://schemas.openxmlformats.org/officeDocument/2006/relationships/hyperlink" Target="http://tldp.org/LDP/abs/html/comparison-ops.html" TargetMode="External"/><Relationship Id="rId6" Type="http://schemas.openxmlformats.org/officeDocument/2006/relationships/hyperlink" Target="https://www.broadinstitute.org/gatk/guide/tagged?tag=bwa" TargetMode="External"/><Relationship Id="rId7" Type="http://schemas.openxmlformats.org/officeDocument/2006/relationships/hyperlink" Target="https://groups.google.com/forum/" TargetMode="External"/><Relationship Id="rId8" Type="http://schemas.openxmlformats.org/officeDocument/2006/relationships/hyperlink" Target="http://stackoverflow.com/questions/2188199/how-to-use-double-or-single-bracket-parentheses-curly-braces" TargetMode="External"/><Relationship Id="rId33" Type="http://schemas.openxmlformats.org/officeDocument/2006/relationships/hyperlink" Target="https://www.broadinstitute.org/gatk/guide/article?id=58" TargetMode="External"/><Relationship Id="rId34" Type="http://schemas.openxmlformats.org/officeDocument/2006/relationships/hyperlink" Target="http://broadinstitute.github.io/picard/command-line-overview.html" TargetMode="External"/><Relationship Id="rId35" Type="http://schemas.openxmlformats.org/officeDocument/2006/relationships/hyperlink" Target="http://hilaryparker.com/2013/04/03/personal-r-packages/" TargetMode="External"/><Relationship Id="rId36" Type="http://schemas.openxmlformats.org/officeDocument/2006/relationships/hyperlink" Target="http://r-pkgs.had.co.nz/intro.html" TargetMode="External"/><Relationship Id="rId10" Type="http://schemas.openxmlformats.org/officeDocument/2006/relationships/image" Target="media/image1.png"/><Relationship Id="rId11" Type="http://schemas.openxmlformats.org/officeDocument/2006/relationships/hyperlink" Target="https://www.github.com" TargetMode="External"/><Relationship Id="rId12" Type="http://schemas.openxmlformats.org/officeDocument/2006/relationships/image" Target="media/image2.png"/><Relationship Id="rId13" Type="http://schemas.openxmlformats.org/officeDocument/2006/relationships/hyperlink" Target="https://help.github.com/articles/generating-ssh-keys/" TargetMode="External"/><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hyperlink" Target="http://git-scm.com/book/en/v2/Git-Tools-Interactive-Staging" TargetMode="External"/><Relationship Id="rId17" Type="http://schemas.openxmlformats.org/officeDocument/2006/relationships/hyperlink" Target="http://kbroman.org/github_tutorial/" TargetMode="External"/><Relationship Id="rId18" Type="http://schemas.openxmlformats.org/officeDocument/2006/relationships/hyperlink" Target="http://www.bioinformatics.babraham.ac.uk/projects/fastqc/" TargetMode="External"/><Relationship Id="rId19" Type="http://schemas.openxmlformats.org/officeDocument/2006/relationships/hyperlink" Target="http://www.bioinformatics.babraham.ac.uk/projects/fastqc/Help/3%20Analysis%20Modules/" TargetMode="External"/><Relationship Id="rId37" Type="http://schemas.openxmlformats.org/officeDocument/2006/relationships/image" Target="media/image5.png"/><Relationship Id="rId38" Type="http://schemas.openxmlformats.org/officeDocument/2006/relationships/hyperlink" Target="http://r-pkgs.had.co.nz/git.html" TargetMode="External"/><Relationship Id="rId39" Type="http://schemas.openxmlformats.org/officeDocument/2006/relationships/hyperlink" Target="http://rmarkdown.rstudio.com/" TargetMode="External"/><Relationship Id="rId40" Type="http://schemas.openxmlformats.org/officeDocument/2006/relationships/hyperlink" Target="http://cran.r-project.org/web/packages/stringr/stringr.pdf" TargetMode="External"/><Relationship Id="rId41" Type="http://schemas.openxmlformats.org/officeDocument/2006/relationships/hyperlink" Target="http://r-pkgs.had.co.nz/style.html" TargetMode="External"/><Relationship Id="rId42" Type="http://schemas.openxmlformats.org/officeDocument/2006/relationships/hyperlink" Target="http://www.ibiblio.org/g2swap/byteofpython/read/making-modules.html" TargetMode="External"/><Relationship Id="rId43" Type="http://schemas.openxmlformats.org/officeDocument/2006/relationships/hyperlink" Target="https://wiki.python.org/moin/UsingAssertionsEffectively" TargetMode="External"/><Relationship Id="rId44" Type="http://schemas.openxmlformats.org/officeDocument/2006/relationships/hyperlink" Target="http://samtools.github.io/hts-specs/SAMv1.pdf" TargetMode="External"/><Relationship Id="rId4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7</TotalTime>
  <Pages>18</Pages>
  <Words>3066</Words>
  <Characters>17477</Characters>
  <Application>Microsoft Macintosh Word</Application>
  <DocSecurity>0</DocSecurity>
  <Lines>145</Lines>
  <Paragraphs>41</Paragraphs>
  <ScaleCrop>false</ScaleCrop>
  <Company/>
  <LinksUpToDate>false</LinksUpToDate>
  <CharactersWithSpaces>205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xiang Liu</dc:creator>
  <cp:keywords/>
  <dc:description/>
  <cp:lastModifiedBy>Boxiang Liu</cp:lastModifiedBy>
  <cp:revision>74</cp:revision>
  <dcterms:created xsi:type="dcterms:W3CDTF">2014-11-16T04:20:00Z</dcterms:created>
  <dcterms:modified xsi:type="dcterms:W3CDTF">2014-11-25T0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llier.liu@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